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4259" w:rsidRDefault="00064259">
      <w:r>
        <w:rPr>
          <w:rFonts w:hint="eastAsia"/>
        </w:rPr>
        <w:t>上面应该来一段很综述的关于</w:t>
      </w:r>
      <w:r>
        <w:rPr>
          <w:rFonts w:hint="eastAsia"/>
        </w:rPr>
        <w:t>T</w:t>
      </w:r>
      <w:r>
        <w:t>HM coupling</w:t>
      </w:r>
      <w:r>
        <w:rPr>
          <w:rFonts w:hint="eastAsia"/>
        </w:rPr>
        <w:t>的</w:t>
      </w:r>
    </w:p>
    <w:p w:rsidR="00C16E25" w:rsidRDefault="0075575C" w:rsidP="00EC4AD6">
      <w:bookmarkStart w:id="0" w:name="_GoBack"/>
      <w:r>
        <w:t>Properly designed and executed ce</w:t>
      </w:r>
      <w:r w:rsidR="009D29DC">
        <w:t>menting operations is</w:t>
      </w:r>
      <w:r>
        <w:t xml:space="preserve"> important as it is widely applied across the various Earth Science-related geotechnical applications, such as radioactive waste disposal, deep-well plug and abandonment</w:t>
      </w:r>
      <w:r w:rsidR="00EC4AD6">
        <w:t xml:space="preserve"> (P&amp;A)</w:t>
      </w:r>
      <w:r>
        <w:t xml:space="preserve">, </w:t>
      </w:r>
      <w:r w:rsidR="005B3494">
        <w:t xml:space="preserve">drilling and completion in </w:t>
      </w:r>
      <w:r>
        <w:t xml:space="preserve">unconventional reservoir and Enhanced Geothermal </w:t>
      </w:r>
      <w:r w:rsidR="005B3494">
        <w:t xml:space="preserve">(EGS) </w:t>
      </w:r>
      <w:r>
        <w:t>Reservoir</w:t>
      </w:r>
      <w:r w:rsidR="00EC4AD6">
        <w:t>, and carbon capture, utilization and storage (CCUS)</w:t>
      </w:r>
      <w:r w:rsidR="00CA00AA">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My
djlkZGV2M2ZydmR6ZWZkc3B2c2F6bzVyZHp3d3dkMHY5eC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zMnY5ZGRldjNmcnZkemVmZHNwdnNh
em81cmR6d3d3ZDB2OXg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zMnY5ZGRldjNmcnZkemVmZHNwdnNhem81cmR6d3d3ZDB2OXg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czJ2OWRkZXYzZnJ2ZHplZmRzcHZzYXpvNXJkend3d2Qwdjl4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czJ2OWRkZXYzZnJ2ZHplZmRzcHZzYXpvNXJk
end3d2Qwdjl4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6954C5">
        <w:instrText xml:space="preserve"> ADDIN EN.CITE </w:instrText>
      </w:r>
      <w:r w:rsidR="006954C5">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My
djlkZGV2M2ZydmR6ZWZkc3B2c2F6bzVyZHp3d3dkMHY5eC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zMnY5ZGRldjNmcnZkemVmZHNwdnNh
em81cmR6d3d3ZDB2OXg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zMnY5ZGRldjNmcnZkemVmZHNwdnNhem81cmR6d3d3ZDB2OXg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czJ2OWRkZXYzZnJ2ZHplZmRzcHZzYXpvNXJkend3d2Qwdjl4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czJ2OWRkZXYzZnJ2ZHplZmRzcHZzYXpvNXJk
end3d2Qwdjl4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6954C5">
        <w:instrText xml:space="preserve"> ADDIN EN.CITE.DATA </w:instrText>
      </w:r>
      <w:r w:rsidR="006954C5">
        <w:fldChar w:fldCharType="end"/>
      </w:r>
      <w:r w:rsidR="00CA00AA">
        <w:fldChar w:fldCharType="separate"/>
      </w:r>
      <w:r w:rsidR="006954C5">
        <w:rPr>
          <w:noProof/>
        </w:rPr>
        <w:t>(Gruber et al., 2021; Hargis et al., 2021; Koťátková et al., 2017; Olson et al., 2015; Vrålstad et al., 2019)</w:t>
      </w:r>
      <w:r w:rsidR="00CA00AA">
        <w:fldChar w:fldCharType="end"/>
      </w:r>
      <w:r w:rsidR="009D29DC">
        <w:t xml:space="preserve">. </w:t>
      </w:r>
      <w:r w:rsidR="00EC4AD6">
        <w:t xml:space="preserve">A successful cementing job will </w:t>
      </w:r>
      <w:r w:rsidR="00EC4AD6" w:rsidRPr="00EC4AD6">
        <w:t xml:space="preserve">avoid the unnecessary deficiencies during the life circle of </w:t>
      </w:r>
      <w:r w:rsidR="00EC4AD6">
        <w:t xml:space="preserve">each project which will make it more environment friendly and improve the system efficiency. </w:t>
      </w:r>
      <w:r w:rsidR="00EC4AD6" w:rsidRPr="00EC4AD6">
        <w:t>Despite the advancements in technological development of cementing materials over the last several decades, the problems of well cementing still persists due to the harsh environments where cementing is placed</w:t>
      </w:r>
      <w:r w:rsidR="007B7CC4">
        <w:t xml:space="preserve"> </w:t>
      </w:r>
      <w:r w:rsidR="007B7CC4">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zMnY5ZGRldjNmcnZkemVmZHNwdnNhem81cmR6d3d3ZDB2OXg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MydjlkZGV2M2ZydmR6ZWZkc3B2c2F6bzVyZHp3d3dkMHY5
eC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czJ2OWRkZXYzZnJ2ZHplZmRz
cHZzYXpvNXJkend3d2Qwdjl4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7B7CC4">
        <w:instrText xml:space="preserve"> ADDIN EN.CITE </w:instrText>
      </w:r>
      <w:r w:rsidR="007B7CC4">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zMnY5ZGRldjNmcnZkemVmZHNwdnNhem81cmR6d3d3ZDB2OXg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MydjlkZGV2M2ZydmR6ZWZkc3B2c2F6bzVyZHp3d3dkMHY5
eC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czJ2OWRkZXYzZnJ2ZHplZmRz
cHZzYXpvNXJkend3d2Qwdjl4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7B7CC4">
        <w:instrText xml:space="preserve"> ADDIN EN.CITE.DATA </w:instrText>
      </w:r>
      <w:r w:rsidR="007B7CC4">
        <w:fldChar w:fldCharType="end"/>
      </w:r>
      <w:r w:rsidR="007B7CC4">
        <w:fldChar w:fldCharType="separate"/>
      </w:r>
      <w:r w:rsidR="007B7CC4">
        <w:rPr>
          <w:noProof/>
        </w:rPr>
        <w:t>(Ahmed et al., 2020; Allahvirdizadeh, 2020; Kiran et al., 2017)</w:t>
      </w:r>
      <w:r w:rsidR="007B7CC4">
        <w:fldChar w:fldCharType="end"/>
      </w:r>
      <w:r w:rsidR="00EC4AD6" w:rsidRPr="00EC4AD6">
        <w:t>.</w:t>
      </w:r>
      <w:r w:rsidR="00EC4AD6">
        <w:t xml:space="preserve"> </w:t>
      </w:r>
      <w:r w:rsidR="00EC4AD6" w:rsidRPr="00EC4AD6">
        <w:t xml:space="preserve">Taking the P&amp;A as an example, over the years and across companies, the upper range of the reservoir’s pressure and temperature has been pushing up to 40000 psi and 600 F </w:t>
      </w:r>
      <w:r w:rsidR="00EC4AD6" w:rsidRPr="00EC4AD6">
        <w:fldChar w:fldCharType="begin"/>
      </w:r>
      <w:r w:rsidR="00EC4AD6" w:rsidRPr="00EC4AD6">
        <w:instrText xml:space="preserve"> ADDIN EN.CITE &lt;EndNote&gt;&lt;Cite&gt;&lt;Author&gt;DeBruijn&lt;/Author&gt;&lt;Year&gt;2008&lt;/Year&gt;&lt;RecNum&gt;30&lt;/RecNum&gt;&lt;DisplayText&gt;(DeBruijn et al., 2008; Khalifeh et al., 2020)&lt;/DisplayText&gt;&lt;record&gt;&lt;rec-number&gt;30&lt;/rec-number&gt;&lt;foreign-keys&gt;&lt;key app="EN" db-id="s2v9ddev3frvdzefdspvsazo5rdzwwwd0v9x"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s2v9ddev3frvdzefdspvsazo5rdzwwwd0v9x"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EC4AD6" w:rsidRPr="00EC4AD6">
        <w:fldChar w:fldCharType="separate"/>
      </w:r>
      <w:r w:rsidR="00EC4AD6" w:rsidRPr="00EC4AD6">
        <w:t>(DeBruijn et al., 2008; Khalifeh et al., 2020)</w:t>
      </w:r>
      <w:r w:rsidR="00EC4AD6" w:rsidRPr="00EC4AD6">
        <w:fldChar w:fldCharType="end"/>
      </w:r>
      <w:r w:rsidR="00EC4AD6" w:rsidRPr="00EC4AD6">
        <w:t>. The cement is originally designed for low temperature and low pressure conditions, and under such harsh conditions, its stability over an extended period of time is unknown. To leverage this problem, extensively pioneering research</w:t>
      </w:r>
      <w:r w:rsidR="00662AC6">
        <w:t>es have</w:t>
      </w:r>
      <w:r w:rsidR="00EC4AD6" w:rsidRPr="00EC4AD6">
        <w:t xml:space="preserve"> being focusing on reinforcing the cement by adding various additives, which is aiming for improving the mechanical </w:t>
      </w:r>
      <w:r w:rsidR="00630BC8" w:rsidRPr="00EC4AD6">
        <w:t xml:space="preserve">properties </w:t>
      </w:r>
      <w:r w:rsidR="00EC4AD6" w:rsidRPr="00EC4AD6">
        <w:t>and reducing hydraulic properties</w:t>
      </w:r>
      <w:r w:rsidR="007B7CC4">
        <w:t xml:space="preserve"> </w:t>
      </w:r>
      <w:r w:rsidR="007B7CC4">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My
djlkZGV2M2ZydmR6ZWZkc3B2c2F6bzVyZHp3d3dkMHY5eC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MydjlkZGV2M2ZydmR6ZWZkc3B2c2F6bzVyZHp3
d3dkMHY5eC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MydjlkZGV2M2Zy
dmR6ZWZkc3B2c2F6bzVyZHp3d3dkMHY5eC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MydjlkZGV2M2ZydmR6ZWZkc3B2c2F6bzVyZHp3d3dkMHY5eC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zMnY5ZGRldjNmcnZkemVmZHNwdnNhem81cmR6d3d3ZDB2OXg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czJ2OWRkZXYzZnJ2ZHplZmRzcHZz
YXpvNXJkend3d2Qwdjl4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czJ2OWRkZXYzZnJ2ZHplZmRzcHZzYXpvNXJk
end3d2Qwdjl4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czJ2OWRkZXYzZnJ2ZHplZmRzcHZzYXpv
NXJkend3d2Qwdjl4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630BC8">
        <w:instrText xml:space="preserve"> ADDIN EN.CITE </w:instrText>
      </w:r>
      <w:r w:rsidR="00630BC8">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My
djlkZGV2M2ZydmR6ZWZkc3B2c2F6bzVyZHp3d3dkMHY5eC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MydjlkZGV2M2ZydmR6ZWZkc3B2c2F6bzVyZHp3
d3dkMHY5eC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MydjlkZGV2M2Zy
dmR6ZWZkc3B2c2F6bzVyZHp3d3dkMHY5eC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MydjlkZGV2M2ZydmR6ZWZkc3B2c2F6bzVyZHp3d3dkMHY5eC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zMnY5ZGRldjNmcnZkemVmZHNwdnNhem81cmR6d3d3ZDB2OXg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czJ2OWRkZXYzZnJ2ZHplZmRzcHZz
YXpvNXJkend3d2Qwdjl4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czJ2OWRkZXYzZnJ2ZHplZmRzcHZzYXpvNXJk
end3d2Qwdjl4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czJ2OWRkZXYzZnJ2ZHplZmRzcHZzYXpv
NXJkend3d2Qwdjl4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630BC8">
        <w:instrText xml:space="preserve"> ADDIN EN.CITE.DATA </w:instrText>
      </w:r>
      <w:r w:rsidR="00630BC8">
        <w:fldChar w:fldCharType="end"/>
      </w:r>
      <w:r w:rsidR="007B7CC4">
        <w:fldChar w:fldCharType="separate"/>
      </w:r>
      <w:r w:rsidR="00630BC8">
        <w:rPr>
          <w:noProof/>
        </w:rPr>
        <w:t>(Cai et al., 2022; Ge et al., 2018; Katende et al., 2020; Krakowiak et al., 2018; Massion et al., 2021; Massion et al., 2022; Qin et al., 2021; Samarakoon et al., 2022)</w:t>
      </w:r>
      <w:r w:rsidR="007B7CC4">
        <w:fldChar w:fldCharType="end"/>
      </w:r>
      <w:r w:rsidR="00EC4AD6" w:rsidRPr="00EC4AD6">
        <w:t xml:space="preserve">. </w:t>
      </w:r>
    </w:p>
    <w:p w:rsidR="00193003" w:rsidRDefault="00EC4AD6" w:rsidP="00EC4AD6">
      <w:r w:rsidRPr="00EC4AD6">
        <w:t xml:space="preserve">However, known as the cementitious </w:t>
      </w:r>
      <w:r>
        <w:t xml:space="preserve">saturated </w:t>
      </w:r>
      <w:r w:rsidRPr="00EC4AD6">
        <w:t xml:space="preserve">porous material with permeability ranges from </w:t>
      </w:r>
      <w:proofErr w:type="spellStart"/>
      <w:r w:rsidRPr="00EC4AD6">
        <w:t>mili</w:t>
      </w:r>
      <w:r w:rsidR="00630BC8">
        <w:t>-</w:t>
      </w:r>
      <w:r w:rsidRPr="00EC4AD6">
        <w:t>darcy</w:t>
      </w:r>
      <w:proofErr w:type="spellEnd"/>
      <w:r w:rsidRPr="00EC4AD6">
        <w:t xml:space="preserve"> to </w:t>
      </w:r>
      <w:proofErr w:type="spellStart"/>
      <w:r w:rsidRPr="00EC4AD6">
        <w:t>nano</w:t>
      </w:r>
      <w:r w:rsidR="00630BC8">
        <w:t>-</w:t>
      </w:r>
      <w:r w:rsidRPr="00EC4AD6">
        <w:t>darcy</w:t>
      </w:r>
      <w:proofErr w:type="spellEnd"/>
      <w:r w:rsidR="00630BC8">
        <w:t xml:space="preserve"> </w:t>
      </w:r>
      <w:r w:rsidR="00630BC8">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czJ2OWRkZXYzZnJ2ZHplZmRzcHZzYXpvNXJkend3
d2Qwdjl4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czJ2OWRkZXYzZnJ2ZHplZmRzcHZzYXpvNXJkend3d2Qwdjl4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zMnY5ZGRl
djNmcnZkemVmZHNwdnNhem81cmR6d3d3ZDB2OXg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z
MnY5ZGRldjNmcnZkemVmZHNwdnNhem81cmR6d3d3ZDB2OXg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0BC8">
        <w:instrText xml:space="preserve"> ADDIN EN.CITE </w:instrText>
      </w:r>
      <w:r w:rsidR="00630BC8">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czJ2OWRkZXYzZnJ2ZHplZmRzcHZzYXpvNXJkend3
d2Qwdjl4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czJ2OWRkZXYzZnJ2ZHplZmRzcHZzYXpvNXJkend3d2Qwdjl4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zMnY5ZGRl
djNmcnZkemVmZHNwdnNhem81cmR6d3d3ZDB2OXg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z
MnY5ZGRldjNmcnZkemVmZHNwdnNhem81cmR6d3d3ZDB2OXg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0BC8">
        <w:instrText xml:space="preserve"> ADDIN EN.CITE.DATA </w:instrText>
      </w:r>
      <w:r w:rsidR="00630BC8">
        <w:fldChar w:fldCharType="end"/>
      </w:r>
      <w:r w:rsidR="00630BC8">
        <w:fldChar w:fldCharType="separate"/>
      </w:r>
      <w:r w:rsidR="00630BC8">
        <w:rPr>
          <w:noProof/>
        </w:rPr>
        <w:t>(Banthia et al., 1989; Goto et al., 1981; Meng et al., 2021; Picandet et al., 2011)</w:t>
      </w:r>
      <w:r w:rsidR="00630BC8">
        <w:fldChar w:fldCharType="end"/>
      </w:r>
      <w:r w:rsidRPr="00EC4AD6">
        <w:t>, the cement’s behavior can be influenced by the thermo-hydraulic-mechanical (THM) coupling</w:t>
      </w:r>
      <w:r w:rsidR="00D568A7">
        <w:t xml:space="preserve"> in the porous space</w:t>
      </w:r>
      <w:r w:rsidRPr="00EC4AD6">
        <w:t xml:space="preserve">, especially when it is </w:t>
      </w:r>
      <w:r w:rsidR="00C16E25">
        <w:t xml:space="preserve">experiencing a </w:t>
      </w:r>
      <w:r w:rsidR="00D568A7">
        <w:t>large temperature and pressure variations</w:t>
      </w:r>
      <w:r w:rsidRPr="00EC4AD6">
        <w:t xml:space="preserve">. </w:t>
      </w:r>
      <w:r w:rsidR="00193003">
        <w:t xml:space="preserve">Within </w:t>
      </w:r>
      <w:r w:rsidR="00DE54FA">
        <w:t xml:space="preserve">the </w:t>
      </w:r>
      <w:r w:rsidR="00193003">
        <w:t>permeability range mentioned above, a very lager pore pressure could be induced by the THM coupling and the pore pressure will be progressively reestablished over the time, which</w:t>
      </w:r>
      <w:r w:rsidR="00193003" w:rsidRPr="00193003">
        <w:t xml:space="preserve"> </w:t>
      </w:r>
      <w:r w:rsidR="00193003" w:rsidRPr="00EC4AD6">
        <w:t>will also lead to the changing of the effective stress and cause the shear failure, hydraulic fracturing or even tensile failure</w:t>
      </w:r>
      <w:r w:rsidR="00630BC8">
        <w:t xml:space="preserve"> </w:t>
      </w:r>
      <w:r w:rsidR="00630BC8">
        <w:fldChar w:fldCharType="begin"/>
      </w:r>
      <w:r w:rsidR="00630BC8">
        <w:instrText xml:space="preserve"> ADDIN EN.CITE &lt;EndNote&gt;&lt;Cite&gt;&lt;Author&gt;Ghabezloo&lt;/Author&gt;&lt;Year&gt;2010&lt;/Year&gt;&lt;RecNum&gt;64&lt;/RecNum&gt;&lt;DisplayText&gt;(Ghabezloo et al., 2010)&lt;/DisplayText&gt;&lt;record&gt;&lt;rec-number&gt;64&lt;/rec-number&gt;&lt;foreign-keys&gt;&lt;key app="EN" db-id="s2v9ddev3frvdzefdspvsazo5rdzwwwd0v9x"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30BC8">
        <w:fldChar w:fldCharType="separate"/>
      </w:r>
      <w:r w:rsidR="00630BC8">
        <w:rPr>
          <w:noProof/>
        </w:rPr>
        <w:t>(Ghabezloo et al., 2010)</w:t>
      </w:r>
      <w:r w:rsidR="00630BC8">
        <w:fldChar w:fldCharType="end"/>
      </w:r>
      <w:r w:rsidR="00193003" w:rsidRPr="00EC4AD6">
        <w:t>.</w:t>
      </w:r>
      <w:r w:rsidR="00193003">
        <w:t xml:space="preserve"> </w:t>
      </w:r>
      <w:r w:rsidR="00A06523">
        <w:t>While THM coupling phenomena has been studied by considerable researchers, their applications have been mainly focusing on the wellbore stability during drilling and fluid injection into borehole</w:t>
      </w:r>
      <w:r w:rsidR="00630BC8">
        <w:t xml:space="preserve"> </w:t>
      </w:r>
      <w:r w:rsidR="00630BC8">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zMnY5ZGRldjNmcnZkemVmZHNwdnNhem81cmR6d3d3ZDB2OXg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czJ2OWRk
ZXYzZnJ2ZHplZmRzcHZzYXpvNXJkend3d2Qwdjl4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czJ2OWRk
ZXYzZnJ2ZHplZmRzcHZzYXpvNXJkend3d2Qwdjl4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zMnY5ZGRldjNmcnZkemVmZHNwdnNhem81cmR6d3d3ZDB2OXg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0BC8">
        <w:instrText xml:space="preserve"> ADDIN EN.CITE </w:instrText>
      </w:r>
      <w:r w:rsidR="00630BC8">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zMnY5ZGRldjNmcnZkemVmZHNwdnNhem81cmR6d3d3ZDB2OXg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czJ2OWRk
ZXYzZnJ2ZHplZmRzcHZzYXpvNXJkend3d2Qwdjl4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czJ2OWRk
ZXYzZnJ2ZHplZmRzcHZzYXpvNXJkend3d2Qwdjl4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zMnY5ZGRldjNmcnZkemVmZHNwdnNhem81cmR6d3d3ZDB2OXg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0BC8">
        <w:instrText xml:space="preserve"> ADDIN EN.CITE.DATA </w:instrText>
      </w:r>
      <w:r w:rsidR="00630BC8">
        <w:fldChar w:fldCharType="end"/>
      </w:r>
      <w:r w:rsidR="00630BC8">
        <w:fldChar w:fldCharType="separate"/>
      </w:r>
      <w:r w:rsidR="00630BC8">
        <w:rPr>
          <w:noProof/>
        </w:rPr>
        <w:t>(Gao et al., 2017; Song et al., 2019; Tao et al., 2010; Zhou et al., 2009)</w:t>
      </w:r>
      <w:r w:rsidR="00630BC8">
        <w:fldChar w:fldCharType="end"/>
      </w:r>
      <w:r w:rsidR="00A06523">
        <w:t>. The THM coupling effect in the cementing designs and operations has rarely been properly considered and fully investigated under the HTHP conditions</w:t>
      </w:r>
      <w:r w:rsidR="00D568A7">
        <w:t>, which could result in jeopardizing the cementing integrity</w:t>
      </w:r>
      <w:r w:rsidR="00A06523">
        <w:t xml:space="preserve"> and lead to many serious consequences. </w:t>
      </w:r>
    </w:p>
    <w:p w:rsidR="00DE54FA" w:rsidRDefault="00DE54FA" w:rsidP="00EC4AD6">
      <w:r>
        <w:t>To include the</w:t>
      </w:r>
      <w:r w:rsidR="00DF42D2">
        <w:t>se</w:t>
      </w:r>
      <w:r>
        <w:t xml:space="preserve"> mutual interactions between thermal, hydraulic and mechanical systems in the non-isothermal conditions, </w:t>
      </w:r>
      <w:proofErr w:type="spellStart"/>
      <w:r w:rsidR="00EC6BA3">
        <w:t>Biot</w:t>
      </w:r>
      <w:proofErr w:type="spellEnd"/>
      <w:r w:rsidR="00EC6BA3">
        <w:t xml:space="preserve"> </w:t>
      </w:r>
      <w:r w:rsidR="00BE74CD">
        <w:fldChar w:fldCharType="begin"/>
      </w:r>
      <w:r w:rsidR="00BE74CD">
        <w:instrText xml:space="preserve"> ADDIN EN.CITE &lt;EndNote&gt;&lt;Cite&gt;&lt;Author&gt;Biot&lt;/Author&gt;&lt;Year&gt;1977&lt;/Year&gt;&lt;RecNum&gt;32&lt;/RecNum&gt;&lt;DisplayText&gt;(Biot, 1977)&lt;/DisplayText&gt;&lt;record&gt;&lt;rec-number&gt;32&lt;/rec-number&gt;&lt;foreign-keys&gt;&lt;key app="EN" db-id="s2v9ddev3frvdzefdspvsazo5rdzwwwd0v9x"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BE74CD">
        <w:fldChar w:fldCharType="separate"/>
      </w:r>
      <w:r w:rsidR="00BE74CD">
        <w:t>(</w:t>
      </w:r>
      <w:proofErr w:type="spellStart"/>
      <w:r w:rsidR="00BE74CD">
        <w:t>Biot</w:t>
      </w:r>
      <w:proofErr w:type="spellEnd"/>
      <w:r w:rsidR="00BE74CD">
        <w:t>, 1977)</w:t>
      </w:r>
      <w:r w:rsidR="00BE74CD">
        <w:fldChar w:fldCharType="end"/>
      </w:r>
      <w:r w:rsidR="00BE74CD">
        <w:t xml:space="preserve"> </w:t>
      </w:r>
      <w:r w:rsidR="005B3494">
        <w:t xml:space="preserve">firstly </w:t>
      </w:r>
      <w:r w:rsidR="00EC6BA3">
        <w:t xml:space="preserve">extended the tradition theory of </w:t>
      </w:r>
      <w:proofErr w:type="spellStart"/>
      <w:r w:rsidR="00EC6BA3">
        <w:t>poromechanics</w:t>
      </w:r>
      <w:proofErr w:type="spellEnd"/>
      <w:r w:rsidR="00EC6BA3">
        <w:t xml:space="preserve"> and include the</w:t>
      </w:r>
      <w:r w:rsidR="006D6613">
        <w:t xml:space="preserve"> uncoupled</w:t>
      </w:r>
      <w:r w:rsidR="005B3494">
        <w:t xml:space="preserve"> thermal effects by incorporating </w:t>
      </w:r>
      <w:r w:rsidR="00EC6BA3">
        <w:t xml:space="preserve"> the </w:t>
      </w:r>
      <w:proofErr w:type="spellStart"/>
      <w:r w:rsidR="00EC6BA3">
        <w:t>thermomolecular</w:t>
      </w:r>
      <w:proofErr w:type="spellEnd"/>
      <w:r w:rsidR="00EC6BA3">
        <w:t xml:space="preserve"> diffusion and dynamic forces using the </w:t>
      </w:r>
      <w:proofErr w:type="spellStart"/>
      <w:r w:rsidR="00EC6BA3">
        <w:t>variational</w:t>
      </w:r>
      <w:proofErr w:type="spellEnd"/>
      <w:r w:rsidR="00EC6BA3">
        <w:t xml:space="preserve"> </w:t>
      </w:r>
      <w:proofErr w:type="spellStart"/>
      <w:r w:rsidR="00EC6BA3">
        <w:t>Lagrangian</w:t>
      </w:r>
      <w:proofErr w:type="spellEnd"/>
      <w:r w:rsidR="00EC6BA3">
        <w:t xml:space="preserve"> thermodynamics approach. </w:t>
      </w:r>
      <w:r w:rsidR="006D6613">
        <w:t>Later on, the</w:t>
      </w:r>
      <w:r w:rsidR="00EC6BA3">
        <w:t xml:space="preserve"> thermal diffusion process was coupled </w:t>
      </w:r>
      <w:r w:rsidR="006D6613">
        <w:t>in</w:t>
      </w:r>
      <w:r w:rsidR="00EC6BA3">
        <w:t xml:space="preserve"> solid and fluid deformatio</w:t>
      </w:r>
      <w:r w:rsidR="006D6613">
        <w:t xml:space="preserve">n by </w:t>
      </w:r>
      <w:r w:rsidR="00BE74CD">
        <w:fldChar w:fldCharType="begin"/>
      </w:r>
      <w:r w:rsidR="0067778F">
        <w:instrText xml:space="preserve"> ADDIN EN.CITE &lt;EndNote&gt;&lt;Cite AuthorYear="1"&gt;&lt;Author&gt;Derski&lt;/Author&gt;&lt;Year&gt;1979&lt;/Year&gt;&lt;RecNum&gt;36&lt;/RecNum&gt;&lt;DisplayText&gt;Derski (1979)&lt;/DisplayText&gt;&lt;record&gt;&lt;rec-number&gt;36&lt;/rec-number&gt;&lt;foreign-keys&gt;&lt;key app="EN" db-id="s2v9ddev3frvdzefdspvsazo5rdzwwwd0v9x"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BE74CD">
        <w:fldChar w:fldCharType="separate"/>
      </w:r>
      <w:r w:rsidR="0067778F">
        <w:rPr>
          <w:noProof/>
        </w:rPr>
        <w:t>Derski (1979)</w:t>
      </w:r>
      <w:r w:rsidR="00BE74CD">
        <w:fldChar w:fldCharType="end"/>
      </w:r>
      <w:r w:rsidR="00EC6BA3">
        <w:t>, as well as others</w:t>
      </w:r>
      <w:r w:rsidR="00BE74CD">
        <w:t xml:space="preserve"> </w:t>
      </w:r>
      <w:r w:rsidR="00BE74CD">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czJ2
OWRkZXYzZnJ2ZHplZmRzcHZzYXpvNXJkend3d2Qwdjl4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zMnY5ZGRldjNmcnZkemVmZHNw
dnNhem81cmR6d3d3ZDB2OXg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MydjlkZGV2M2Zy
dmR6ZWZkc3B2c2F6bzVyZHp3d3dkMHY5eC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BE74CD">
        <w:instrText xml:space="preserve"> ADDIN EN.CITE </w:instrText>
      </w:r>
      <w:r w:rsidR="00BE74CD">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czJ2
OWRkZXYzZnJ2ZHplZmRzcHZzYXpvNXJkend3d2Qwdjl4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zMnY5ZGRldjNmcnZkemVmZHNw
dnNhem81cmR6d3d3ZDB2OXg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MydjlkZGV2M2Zy
dmR6ZWZkc3B2c2F6bzVyZHp3d3dkMHY5eC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BE74CD">
        <w:instrText xml:space="preserve"> ADDIN EN.CITE.DATA </w:instrText>
      </w:r>
      <w:r w:rsidR="00BE74CD">
        <w:fldChar w:fldCharType="end"/>
      </w:r>
      <w:r w:rsidR="00BE74CD">
        <w:fldChar w:fldCharType="separate"/>
      </w:r>
      <w:r w:rsidR="00BE74CD">
        <w:t>(Bear et al., 1981; Kurashige, 1989; Smith et al., 1993)</w:t>
      </w:r>
      <w:r w:rsidR="00BE74CD">
        <w:fldChar w:fldCharType="end"/>
      </w:r>
      <w:r w:rsidR="00BE74CD">
        <w:t xml:space="preserve">. The abovementioned </w:t>
      </w:r>
      <w:proofErr w:type="spellStart"/>
      <w:r w:rsidR="00BE74CD">
        <w:t>porothermoelastic</w:t>
      </w:r>
      <w:proofErr w:type="spellEnd"/>
      <w:r w:rsidR="00BE74CD">
        <w:t xml:space="preserve"> analytical solutions are obtained by neglecting the non-linear term associated with connective heat transfer thus it is called as linear </w:t>
      </w:r>
      <w:proofErr w:type="spellStart"/>
      <w:r w:rsidR="00BE74CD">
        <w:t>porothermoelastic</w:t>
      </w:r>
      <w:proofErr w:type="spellEnd"/>
      <w:r w:rsidR="00BE74CD">
        <w:t xml:space="preserve"> model</w:t>
      </w:r>
      <w:r w:rsidR="00DF42D2">
        <w:t xml:space="preserve"> that is especially prevailing for the low permeability material </w:t>
      </w:r>
      <w:r w:rsidR="00DF42D2">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zMnY5ZGRldjNmcnZkemVmZHNwdnNhem81cmR6d3d3ZDB2OXg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czJ2OWRkZXYzZnJ2
ZHplZmRzcHZzYXpvNXJkend3d2Qwdjl4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MydjlkZGV2M2ZydmR6ZWZk
c3B2c2F6bzVyZHp3d3dkMHY5eC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MydjlkZGV2M2ZydmR6ZWZkc3B2c2F6bzVyZHp3d3dkMHY5
eC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DF42D2">
        <w:instrText xml:space="preserve"> ADDIN EN.CITE </w:instrText>
      </w:r>
      <w:r w:rsidR="00DF42D2">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zMnY5ZGRldjNmcnZkemVmZHNwdnNhem81cmR6d3d3ZDB2OXg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czJ2OWRkZXYzZnJ2
ZHplZmRzcHZzYXpvNXJkend3d2Qwdjl4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MydjlkZGV2M2ZydmR6ZWZk
c3B2c2F6bzVyZHp3d3dkMHY5eC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MydjlkZGV2M2ZydmR6ZWZkc3B2c2F6bzVyZHp3d3dkMHY5
eC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DF42D2">
        <w:instrText xml:space="preserve"> ADDIN EN.CITE.DATA </w:instrText>
      </w:r>
      <w:r w:rsidR="00DF42D2">
        <w:fldChar w:fldCharType="end"/>
      </w:r>
      <w:r w:rsidR="00DF42D2">
        <w:fldChar w:fldCharType="separate"/>
      </w:r>
      <w:r w:rsidR="00DF42D2">
        <w:t>(Chen et al., 2005; Delaney, 1982; Gomar et al., 2014; Wang et al., 2003)</w:t>
      </w:r>
      <w:r w:rsidR="00DF42D2">
        <w:fldChar w:fldCharType="end"/>
      </w:r>
      <w:r w:rsidR="00DF42D2">
        <w:t xml:space="preserve">. Within the framework of linear </w:t>
      </w:r>
      <w:proofErr w:type="spellStart"/>
      <w:r w:rsidR="00DF42D2">
        <w:t>porothermoelasticity</w:t>
      </w:r>
      <w:proofErr w:type="spellEnd"/>
      <w:r w:rsidR="00DF42D2">
        <w:t xml:space="preserve">, </w:t>
      </w:r>
      <w:r w:rsidR="0067778F">
        <w:t>substantial studies</w:t>
      </w:r>
      <w:r w:rsidR="00DF42D2">
        <w:t xml:space="preserve"> </w:t>
      </w:r>
      <w:r w:rsidR="0067778F">
        <w:t xml:space="preserve">have been performed </w:t>
      </w:r>
      <w:r w:rsidR="00DF42D2">
        <w:t xml:space="preserve">for coupled THM behavior of isotropic porous media to understand the mechanism of relative cases, </w:t>
      </w:r>
      <w:r w:rsidR="0067778F">
        <w:t xml:space="preserve">but most of their work are assuming </w:t>
      </w:r>
      <w:r w:rsidR="00A06523">
        <w:t xml:space="preserve">the </w:t>
      </w:r>
      <w:r w:rsidR="00A06523">
        <w:lastRenderedPageBreak/>
        <w:t>fluid flux and heat flux are dominated by the pore pressure gradient and thermal gradient, respectively</w:t>
      </w:r>
      <w:r w:rsidR="0067778F">
        <w:t xml:space="preserve"> </w:t>
      </w:r>
      <w:r w:rsidR="0067778F">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zMnY5ZGRldjNmcnZkemVmZHNwdnNhem81cmR6d3d3ZDB2OXg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zMnY5ZGRldjNmcnZkemVmZHNwdnNhem81cmR6d3d3
ZDB2OXg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zMnY5ZGRldjNmcnZkemVmZHNw
dnNhem81cmR6d3d3ZDB2OXg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7778F">
        <w:instrText xml:space="preserve"> ADDIN EN.CITE </w:instrText>
      </w:r>
      <w:r w:rsidR="0067778F">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zMnY5ZGRldjNmcnZkemVmZHNwdnNhem81cmR6d3d3ZDB2OXg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zMnY5ZGRldjNmcnZkemVmZHNwdnNhem81cmR6d3d3
ZDB2OXg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zMnY5ZGRldjNmcnZkemVmZHNw
dnNhem81cmR6d3d3ZDB2OXg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7778F">
        <w:instrText xml:space="preserve"> ADDIN EN.CITE.DATA </w:instrText>
      </w:r>
      <w:r w:rsidR="0067778F">
        <w:fldChar w:fldCharType="end"/>
      </w:r>
      <w:r w:rsidR="0067778F">
        <w:fldChar w:fldCharType="separate"/>
      </w:r>
      <w:r w:rsidR="0067778F">
        <w:rPr>
          <w:noProof/>
        </w:rPr>
        <w:t>(Ghassemi et al., 2002; Ghassemi et al., 2009; Valov et al., 2022)</w:t>
      </w:r>
      <w:r w:rsidR="0067778F">
        <w:fldChar w:fldCharType="end"/>
      </w:r>
      <w:r w:rsidR="00A06523">
        <w:t xml:space="preserve">. That is to say </w:t>
      </w:r>
      <w:r w:rsidR="00CA00AA">
        <w:t xml:space="preserve">that </w:t>
      </w:r>
      <w:r w:rsidR="00A06523">
        <w:t xml:space="preserve">the </w:t>
      </w:r>
      <w:r w:rsidR="00662AC6">
        <w:t>thermo</w:t>
      </w:r>
      <w:r w:rsidR="00A06523">
        <w:t>-osmosis</w:t>
      </w:r>
      <w:r w:rsidR="008107A5">
        <w:t xml:space="preserve"> (fluid flex generated by thermal gradient)</w:t>
      </w:r>
      <w:r w:rsidR="00A06523">
        <w:t xml:space="preserve"> and </w:t>
      </w:r>
      <w:proofErr w:type="spellStart"/>
      <w:r w:rsidR="00A06523">
        <w:t>mechano</w:t>
      </w:r>
      <w:proofErr w:type="spellEnd"/>
      <w:r w:rsidR="00A06523">
        <w:t xml:space="preserve">-caloric effects </w:t>
      </w:r>
      <w:r w:rsidR="008107A5">
        <w:t xml:space="preserve">(heat flux generated by pore pressure gradient) </w:t>
      </w:r>
      <w:r w:rsidR="00A06523">
        <w:t>are neglected.</w:t>
      </w:r>
      <w:r w:rsidR="008107A5">
        <w:t xml:space="preserve"> </w:t>
      </w:r>
      <w:r w:rsidR="005B3494">
        <w:t>However, a</w:t>
      </w:r>
      <w:r w:rsidR="008107A5">
        <w:t>s for porous material wit</w:t>
      </w:r>
      <w:r w:rsidR="00662AC6">
        <w:t xml:space="preserve">h low permeability, these two effects actually play important </w:t>
      </w:r>
      <w:proofErr w:type="spellStart"/>
      <w:r w:rsidR="00662AC6">
        <w:t>rules</w:t>
      </w:r>
      <w:proofErr w:type="spellEnd"/>
      <w:r w:rsidR="00CA038E">
        <w:t xml:space="preserve"> </w:t>
      </w:r>
      <w:r w:rsidR="00CA038E">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czJ2OWRkZXYzZnJ2ZHplZmRzcHZzYXpvNXJkend3d2Qwdjl4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zMnY5ZGRldjNmcnZkemVmZHNwdnNhem81cmR6d3d3ZDB2OXg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MydjlkZGV2M2ZydmR6ZWZkc3B2c2F6bzVyZHp3d3dkMHY5eC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CA038E">
        <w:instrText xml:space="preserve"> ADDIN EN.CITE </w:instrText>
      </w:r>
      <w:r w:rsidR="00CA038E">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czJ2OWRkZXYzZnJ2ZHplZmRzcHZzYXpvNXJkend3d2Qwdjl4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zMnY5ZGRldjNmcnZkemVmZHNwdnNhem81cmR6d3d3ZDB2OXg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MydjlkZGV2M2ZydmR6ZWZkc3B2c2F6bzVyZHp3d3dkMHY5eC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CA038E">
        <w:instrText xml:space="preserve"> ADDIN EN.CITE.DATA </w:instrText>
      </w:r>
      <w:r w:rsidR="00CA038E">
        <w:fldChar w:fldCharType="end"/>
      </w:r>
      <w:r w:rsidR="00CA038E">
        <w:fldChar w:fldCharType="separate"/>
      </w:r>
      <w:r w:rsidR="00CA038E">
        <w:rPr>
          <w:noProof/>
        </w:rPr>
        <w:t>(Gonçalvès et al., 2010; Roshan et al., 2015; Trémosa et al., 2010)</w:t>
      </w:r>
      <w:r w:rsidR="00CA038E">
        <w:fldChar w:fldCharType="end"/>
      </w:r>
      <w:r w:rsidR="00CA038E">
        <w:t>.</w:t>
      </w:r>
      <w:r w:rsidR="00662AC6">
        <w:t xml:space="preserve">For example, </w:t>
      </w:r>
      <w:r w:rsidR="00662AC6">
        <w:fldChar w:fldCharType="begin"/>
      </w:r>
      <w:r w:rsidR="00662AC6">
        <w:instrText xml:space="preserve"> ADDIN EN.CITE &lt;EndNote&gt;&lt;Cite AuthorYear="1"&gt;&lt;Author&gt;Carnahan&lt;/Author&gt;&lt;Year&gt;1983&lt;/Year&gt;&lt;RecNum&gt;42&lt;/RecNum&gt;&lt;DisplayText&gt;Carnahan (1983)&lt;/DisplayText&gt;&lt;record&gt;&lt;rec-number&gt;42&lt;/rec-number&gt;&lt;foreign-keys&gt;&lt;key app="EN" db-id="s2v9ddev3frvdzefdspvsazo5rdzwwwd0v9x"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62AC6">
        <w:fldChar w:fldCharType="separate"/>
      </w:r>
      <w:r w:rsidR="00662AC6">
        <w:t>Carnahan (1983)</w:t>
      </w:r>
      <w:r w:rsidR="00662AC6">
        <w:fldChar w:fldCharType="end"/>
      </w:r>
      <w:r w:rsidR="00662AC6">
        <w:t xml:space="preserve"> has shown that the thermos-osmosis flow through kaolinite can be two orders of magnitude higher than Darcy’s flow nea</w:t>
      </w:r>
      <w:r w:rsidR="005B3494">
        <w:t xml:space="preserve">r the nuclear waste repository. Thus, when designing the cementing under the HTHP conditions, both the thermos-osmosis and </w:t>
      </w:r>
      <w:proofErr w:type="spellStart"/>
      <w:r w:rsidR="005B3494">
        <w:t>mechano</w:t>
      </w:r>
      <w:proofErr w:type="spellEnd"/>
      <w:r w:rsidR="005B3494">
        <w:t xml:space="preserve">-caloric effects should be taken into considerations. To our best knowledge, </w:t>
      </w:r>
      <w:r w:rsidR="00E119BE">
        <w:t xml:space="preserve">their influences on the cement integrity are still unclear. </w:t>
      </w:r>
    </w:p>
    <w:p w:rsidR="00B5654A" w:rsidRDefault="00B5654A" w:rsidP="00EC4AD6">
      <w:pPr>
        <w:rPr>
          <w:rFonts w:ascii="Times New Roman" w:hAnsi="Times New Roman" w:cs="Times New Roman"/>
        </w:rPr>
      </w:pPr>
      <w:r w:rsidRPr="00E7580B">
        <w:rPr>
          <w:rFonts w:ascii="Times New Roman" w:hAnsi="Times New Roman" w:cs="Times New Roman"/>
          <w:position w:val="-14"/>
        </w:rPr>
        <w:object w:dxaOrig="18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3pt;height:18.45pt" o:ole="">
            <v:imagedata r:id="rId4" o:title=""/>
          </v:shape>
          <o:OLEObject Type="Embed" ProgID="Equation.DSMT4" ShapeID="_x0000_i1025" DrawAspect="Content" ObjectID="_1709835003" r:id="rId5"/>
        </w:object>
      </w:r>
    </w:p>
    <w:p w:rsidR="00B5654A" w:rsidRDefault="00B5654A" w:rsidP="00EC4AD6">
      <w:r w:rsidRPr="00E7580B">
        <w:rPr>
          <w:rFonts w:ascii="Times New Roman" w:hAnsi="Times New Roman" w:cs="Times New Roman"/>
          <w:position w:val="-14"/>
        </w:rPr>
        <w:object w:dxaOrig="1760" w:dyaOrig="420">
          <v:shape id="_x0000_i1026" type="#_x0000_t75" style="width:88.15pt;height:21.3pt" o:ole="">
            <v:imagedata r:id="rId6" o:title=""/>
          </v:shape>
          <o:OLEObject Type="Embed" ProgID="Equation.DSMT4" ShapeID="_x0000_i1026" DrawAspect="Content" ObjectID="_1709835004" r:id="rId7"/>
        </w:object>
      </w:r>
    </w:p>
    <w:p w:rsidR="00624304" w:rsidRDefault="00E119BE" w:rsidP="00EC4AD6">
      <w:r>
        <w:t xml:space="preserve">In this paper, we will use P&amp;A application as case studies to introduce so-called fully-coupled </w:t>
      </w:r>
      <w:proofErr w:type="spellStart"/>
      <w:r>
        <w:t>porothermoelastic</w:t>
      </w:r>
      <w:proofErr w:type="spellEnd"/>
      <w:r>
        <w:t xml:space="preserve"> model by incorporating both of the thermos-osmosis and the </w:t>
      </w:r>
      <w:proofErr w:type="spellStart"/>
      <w:r>
        <w:t>mechano</w:t>
      </w:r>
      <w:proofErr w:type="spellEnd"/>
      <w:r>
        <w:t>-caloric effects</w:t>
      </w:r>
      <w:r w:rsidR="00CA038E">
        <w:t xml:space="preserve"> (the second effect also known as thermal filtration effect </w:t>
      </w:r>
      <w:r w:rsidR="00CA038E">
        <w:fldChar w:fldCharType="begin"/>
      </w:r>
      <w:r w:rsidR="00CA038E">
        <w:instrText xml:space="preserve"> ADDIN EN.CITE &lt;EndNote&gt;&lt;Cite&gt;&lt;Author&gt;Cheng&lt;/Author&gt;&lt;Year&gt;2016&lt;/Year&gt;&lt;RecNum&gt;78&lt;/RecNum&gt;&lt;DisplayText&gt;(Cheng, 2016)&lt;/DisplayText&gt;&lt;record&gt;&lt;rec-number&gt;78&lt;/rec-number&gt;&lt;foreign-keys&gt;&lt;key app="EN" db-id="s2v9ddev3frvdzefdspvsazo5rdzwwwd0v9x"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CA038E">
        <w:fldChar w:fldCharType="separate"/>
      </w:r>
      <w:r w:rsidR="00CA038E">
        <w:rPr>
          <w:noProof/>
        </w:rPr>
        <w:t>(Cheng, 2016)</w:t>
      </w:r>
      <w:r w:rsidR="00CA038E">
        <w:fldChar w:fldCharType="end"/>
      </w:r>
      <w:r w:rsidR="00CA038E">
        <w:t>)</w:t>
      </w:r>
      <w:r>
        <w:t xml:space="preserve">. The motivations of creating this </w:t>
      </w:r>
      <w:proofErr w:type="spellStart"/>
      <w:r>
        <w:t>porothermoelastic</w:t>
      </w:r>
      <w:proofErr w:type="spellEnd"/>
      <w:r>
        <w:t>-osmosis-filtration (PTEOF)</w:t>
      </w:r>
      <w:r w:rsidR="00624304">
        <w:t xml:space="preserve"> model is to have a comprehensive understanding of the cement’</w:t>
      </w:r>
      <w:r w:rsidR="00CA00AA">
        <w:t>s</w:t>
      </w:r>
      <w:r w:rsidR="00624304">
        <w:t xml:space="preserve"> </w:t>
      </w:r>
      <w:r w:rsidR="00CA00AA">
        <w:t>behaviors</w:t>
      </w:r>
      <w:r w:rsidR="00624304">
        <w:t xml:space="preserve"> under the HTHP and </w:t>
      </w:r>
      <w:r w:rsidR="00CA00AA">
        <w:t xml:space="preserve">build up a general framework and solutions for </w:t>
      </w:r>
      <w:r w:rsidR="00624304">
        <w:t xml:space="preserve">further studies and analysis. Drawing on the important contributions of </w:t>
      </w:r>
      <w:r w:rsidR="00CA038E">
        <w:fldChar w:fldCharType="begin"/>
      </w:r>
      <w:r w:rsidR="00CA038E">
        <w:instrText xml:space="preserve"> ADDIN EN.CITE &lt;EndNote&gt;&lt;Cite AuthorYear="1"&gt;&lt;Author&gt;Sarout&lt;/Author&gt;&lt;Year&gt;2011&lt;/Year&gt;&lt;RecNum&gt;79&lt;/RecNum&gt;&lt;DisplayText&gt;Sarout et al. (2011)&lt;/DisplayText&gt;&lt;record&gt;&lt;rec-number&gt;79&lt;/rec-number&gt;&lt;foreign-keys&gt;&lt;key app="EN" db-id="s2v9ddev3frvdzefdspvsazo5rdzwwwd0v9x"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CA038E">
        <w:fldChar w:fldCharType="separate"/>
      </w:r>
      <w:r w:rsidR="00CA038E">
        <w:rPr>
          <w:noProof/>
        </w:rPr>
        <w:t>Sarout et al. (2011)</w:t>
      </w:r>
      <w:r w:rsidR="00CA038E">
        <w:fldChar w:fldCharType="end"/>
      </w:r>
      <w:r w:rsidR="00CA038E">
        <w:t xml:space="preserve"> </w:t>
      </w:r>
      <w:r w:rsidR="00624304">
        <w:t xml:space="preserve">on modifying the theory of linear </w:t>
      </w:r>
      <w:proofErr w:type="spellStart"/>
      <w:r w:rsidR="00624304">
        <w:t>chemoporoelasticity</w:t>
      </w:r>
      <w:proofErr w:type="spellEnd"/>
      <w:r w:rsidR="00624304">
        <w:t xml:space="preserve"> into a convenient form whereby the interpretations of the phenomenological parameters can be clarified, this paper will not only include a detailed parametric studies of each parameters in PTEOF, but also it includes a discussion of the implications of these results for future HTHP cementing design and operations. </w:t>
      </w:r>
    </w:p>
    <w:p w:rsidR="00E119BE" w:rsidRDefault="00624304" w:rsidP="00EC4AD6">
      <w:r>
        <w:rPr>
          <w:rFonts w:hint="eastAsia"/>
        </w:rPr>
        <w:t>最后夹一些</w:t>
      </w:r>
      <w:r>
        <w:rPr>
          <w:rFonts w:hint="eastAsia"/>
        </w:rPr>
        <w:t>c</w:t>
      </w:r>
      <w:r>
        <w:t xml:space="preserve">onclusions: </w:t>
      </w:r>
    </w:p>
    <w:bookmarkEnd w:id="0"/>
    <w:p w:rsidR="0020750D" w:rsidRDefault="0020750D" w:rsidP="00EC4AD6"/>
    <w:p w:rsidR="0020750D" w:rsidRDefault="0020750D" w:rsidP="00EC4AD6">
      <w:r>
        <w:rPr>
          <w:rFonts w:hint="eastAsia"/>
        </w:rPr>
        <w:t>定义下</w:t>
      </w:r>
      <w:r>
        <w:rPr>
          <w:rFonts w:hint="eastAsia"/>
        </w:rPr>
        <w:t>t</w:t>
      </w:r>
      <w:r>
        <w:t>hermal-</w:t>
      </w:r>
      <w:proofErr w:type="spellStart"/>
      <w:r>
        <w:t>omisis</w:t>
      </w:r>
      <w:proofErr w:type="spellEnd"/>
      <w:r>
        <w:t xml:space="preserve"> and </w:t>
      </w:r>
      <w:proofErr w:type="spellStart"/>
      <w:r>
        <w:t>mechanoo</w:t>
      </w:r>
      <w:proofErr w:type="spellEnd"/>
      <w:r>
        <w:t>-caloric</w:t>
      </w:r>
    </w:p>
    <w:p w:rsidR="006D6613" w:rsidRDefault="006D6613" w:rsidP="00EC4AD6"/>
    <w:p w:rsidR="00193003" w:rsidRDefault="00193003" w:rsidP="00EC4AD6"/>
    <w:p w:rsidR="00EC4AD6" w:rsidRDefault="00EC4AD6" w:rsidP="00EC4AD6">
      <w:r w:rsidRPr="00EC4AD6">
        <w:t>This THM coupling will progressively reestablish the pore pressure inside the cement, which will also lead to the changing of the effective stress and cause the shear failure, hydraulic fracturing or even tensile failure.</w:t>
      </w:r>
      <w:r>
        <w:t xml:space="preserve"> </w:t>
      </w:r>
    </w:p>
    <w:p w:rsidR="00EC4AD6" w:rsidRDefault="00EC4AD6"/>
    <w:p w:rsidR="0075575C" w:rsidRDefault="0075575C">
      <w:pPr>
        <w:rPr>
          <w:rFonts w:hint="eastAsia"/>
        </w:rPr>
      </w:pPr>
    </w:p>
    <w:p w:rsidR="001278DD" w:rsidRDefault="008A1E42">
      <w:r w:rsidRPr="0075575C">
        <w:rPr>
          <w:highlight w:val="yellow"/>
        </w:rPr>
        <w:t>It is well-known that p</w:t>
      </w:r>
      <w:r w:rsidR="004973BF" w:rsidRPr="0075575C">
        <w:rPr>
          <w:highlight w:val="yellow"/>
        </w:rPr>
        <w:t xml:space="preserve">roperly designed and executed cementing operations will avoid the </w:t>
      </w:r>
      <w:r w:rsidRPr="0075575C">
        <w:rPr>
          <w:highlight w:val="yellow"/>
        </w:rPr>
        <w:t>unnecessary</w:t>
      </w:r>
      <w:r w:rsidR="004973BF" w:rsidRPr="0075575C">
        <w:rPr>
          <w:highlight w:val="yellow"/>
        </w:rPr>
        <w:t xml:space="preserve"> deficiencies</w:t>
      </w:r>
      <w:r w:rsidRPr="0075575C">
        <w:rPr>
          <w:highlight w:val="yellow"/>
        </w:rPr>
        <w:t xml:space="preserve"> </w:t>
      </w:r>
      <w:r w:rsidR="00075311" w:rsidRPr="0075575C">
        <w:rPr>
          <w:highlight w:val="yellow"/>
        </w:rPr>
        <w:t xml:space="preserve">during the life circle of the well </w:t>
      </w:r>
      <w:r w:rsidRPr="0075575C">
        <w:rPr>
          <w:highlight w:val="yellow"/>
        </w:rPr>
        <w:t>(drilling, completion and abandonment)</w:t>
      </w:r>
      <w:r w:rsidR="00B45521" w:rsidRPr="0075575C">
        <w:rPr>
          <w:highlight w:val="yellow"/>
        </w:rPr>
        <w:t xml:space="preserve"> and maintain the well integrity</w:t>
      </w:r>
      <w:r w:rsidRPr="0075575C">
        <w:rPr>
          <w:highlight w:val="yellow"/>
        </w:rPr>
        <w:t>. Despite the advancements in technological development of cementing materials over the last several decades, the problems of well cementing still persists due to the harsh environments</w:t>
      </w:r>
      <w:r w:rsidR="002E32C1" w:rsidRPr="0075575C">
        <w:rPr>
          <w:highlight w:val="yellow"/>
        </w:rPr>
        <w:t xml:space="preserve"> </w:t>
      </w:r>
      <w:r w:rsidRPr="0075575C">
        <w:rPr>
          <w:highlight w:val="yellow"/>
        </w:rPr>
        <w:t>whe</w:t>
      </w:r>
      <w:r w:rsidR="002E32C1" w:rsidRPr="0075575C">
        <w:rPr>
          <w:highlight w:val="yellow"/>
        </w:rPr>
        <w:t xml:space="preserve">re cementing is placed. Moreover, with the recent global commitments to reduce the carbon emissions </w:t>
      </w:r>
      <w:r w:rsidR="002E32C1" w:rsidRPr="0075575C">
        <w:rPr>
          <w:highlight w:val="yellow"/>
        </w:rPr>
        <w:lastRenderedPageBreak/>
        <w:t>and the consumption of fossil fuels, considerable emphasis has been placed on developing the clean and renewable energy, i.e. geothermal</w:t>
      </w:r>
      <w:r w:rsidR="00B45521" w:rsidRPr="0075575C">
        <w:rPr>
          <w:highlight w:val="yellow"/>
        </w:rPr>
        <w:t xml:space="preserve"> energy, and at the same time, </w:t>
      </w:r>
      <w:r w:rsidR="00075311" w:rsidRPr="0075575C">
        <w:rPr>
          <w:highlight w:val="yellow"/>
        </w:rPr>
        <w:t>leading to thousands of</w:t>
      </w:r>
      <w:r w:rsidR="00B45521" w:rsidRPr="0075575C">
        <w:rPr>
          <w:highlight w:val="yellow"/>
        </w:rPr>
        <w:t xml:space="preserve"> off-shore production wells needs to be permanently plug and abandonment</w:t>
      </w:r>
      <w:r w:rsidR="00075311" w:rsidRPr="0075575C">
        <w:rPr>
          <w:highlight w:val="yellow"/>
        </w:rPr>
        <w:t xml:space="preserve"> (P&amp;A)</w:t>
      </w:r>
      <w:r w:rsidR="00B45521" w:rsidRPr="0075575C">
        <w:rPr>
          <w:highlight w:val="yellow"/>
        </w:rPr>
        <w:t xml:space="preserve">. These operations and activities are pushing the current cement to service at </w:t>
      </w:r>
      <w:r w:rsidR="00075311" w:rsidRPr="0075575C">
        <w:rPr>
          <w:highlight w:val="yellow"/>
        </w:rPr>
        <w:t xml:space="preserve">even higher temperature and </w:t>
      </w:r>
      <w:r w:rsidR="00B45521" w:rsidRPr="0075575C">
        <w:rPr>
          <w:highlight w:val="yellow"/>
        </w:rPr>
        <w:t xml:space="preserve">pressure, which is </w:t>
      </w:r>
      <w:r w:rsidR="00075311" w:rsidRPr="0075575C">
        <w:rPr>
          <w:highlight w:val="yellow"/>
        </w:rPr>
        <w:t xml:space="preserve">further </w:t>
      </w:r>
      <w:r w:rsidR="00B45521" w:rsidRPr="0075575C">
        <w:rPr>
          <w:highlight w:val="yellow"/>
        </w:rPr>
        <w:t>challenging t</w:t>
      </w:r>
      <w:r w:rsidR="00075311" w:rsidRPr="0075575C">
        <w:rPr>
          <w:highlight w:val="yellow"/>
        </w:rPr>
        <w:t xml:space="preserve">he cementing sealing integrity. Taking the P&amp;A as an example, over the years and across companies, </w:t>
      </w:r>
      <w:r w:rsidR="00D837A0" w:rsidRPr="0075575C">
        <w:rPr>
          <w:highlight w:val="yellow"/>
        </w:rPr>
        <w:t xml:space="preserve">the upper range of the reservoir’s pressure and temperature has been pushing up to 40000 psi and 600 F </w:t>
      </w:r>
      <w:r w:rsidR="00D837A0" w:rsidRPr="0075575C">
        <w:rPr>
          <w:highlight w:val="yellow"/>
        </w:rPr>
        <w:fldChar w:fldCharType="begin"/>
      </w:r>
      <w:r w:rsidR="00D837A0" w:rsidRPr="0075575C">
        <w:rPr>
          <w:highlight w:val="yellow"/>
        </w:rPr>
        <w:instrText xml:space="preserve"> ADDIN EN.CITE &lt;EndNote&gt;&lt;Cite&gt;&lt;Author&gt;DeBruijn&lt;/Author&gt;&lt;Year&gt;2008&lt;/Year&gt;&lt;RecNum&gt;30&lt;/RecNum&gt;&lt;DisplayText&gt;(DeBruijn et al., 2008; Khalifeh et al., 2020)&lt;/DisplayText&gt;&lt;record&gt;&lt;rec-number&gt;30&lt;/rec-number&gt;&lt;foreign-keys&gt;&lt;key app="EN" db-id="s2v9ddev3frvdzefdspvsazo5rdzwwwd0v9x"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s2v9ddev3frvdzefdspvsazo5rdzwwwd0v9x"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D837A0" w:rsidRPr="0075575C">
        <w:rPr>
          <w:highlight w:val="yellow"/>
        </w:rPr>
        <w:fldChar w:fldCharType="separate"/>
      </w:r>
      <w:r w:rsidR="00D837A0" w:rsidRPr="0075575C">
        <w:rPr>
          <w:noProof/>
          <w:highlight w:val="yellow"/>
        </w:rPr>
        <w:t>(DeBruijn et al., 2008; Khalifeh et al., 2020)</w:t>
      </w:r>
      <w:r w:rsidR="00D837A0" w:rsidRPr="0075575C">
        <w:rPr>
          <w:highlight w:val="yellow"/>
        </w:rPr>
        <w:fldChar w:fldCharType="end"/>
      </w:r>
      <w:r w:rsidR="00D837A0" w:rsidRPr="0075575C">
        <w:rPr>
          <w:highlight w:val="yellow"/>
        </w:rPr>
        <w:t xml:space="preserve">. </w:t>
      </w:r>
      <w:r w:rsidR="00501947" w:rsidRPr="0075575C">
        <w:rPr>
          <w:highlight w:val="yellow"/>
        </w:rPr>
        <w:t>The cement is originally designed for low temperature and low pressure conditio</w:t>
      </w:r>
      <w:r w:rsidR="003C3B72" w:rsidRPr="0075575C">
        <w:rPr>
          <w:highlight w:val="yellow"/>
        </w:rPr>
        <w:t xml:space="preserve">ns, </w:t>
      </w:r>
      <w:r w:rsidR="00501947" w:rsidRPr="0075575C">
        <w:rPr>
          <w:highlight w:val="yellow"/>
        </w:rPr>
        <w:t xml:space="preserve">and </w:t>
      </w:r>
      <w:r w:rsidR="00D837A0" w:rsidRPr="0075575C">
        <w:rPr>
          <w:highlight w:val="yellow"/>
        </w:rPr>
        <w:t xml:space="preserve">under such harsh conditions, its stability over an extended period of time is unknown. </w:t>
      </w:r>
      <w:r w:rsidR="00501947" w:rsidRPr="0075575C">
        <w:rPr>
          <w:highlight w:val="yellow"/>
        </w:rPr>
        <w:t xml:space="preserve">To leverage this problem, </w:t>
      </w:r>
      <w:r w:rsidR="00D837A0" w:rsidRPr="0075575C">
        <w:rPr>
          <w:highlight w:val="yellow"/>
        </w:rPr>
        <w:t xml:space="preserve">extensively pioneering </w:t>
      </w:r>
      <w:r w:rsidR="00501947" w:rsidRPr="0075575C">
        <w:rPr>
          <w:highlight w:val="yellow"/>
        </w:rPr>
        <w:t xml:space="preserve">research has being focusing on </w:t>
      </w:r>
      <w:r w:rsidR="00AA1C27" w:rsidRPr="0075575C">
        <w:rPr>
          <w:highlight w:val="yellow"/>
        </w:rPr>
        <w:t xml:space="preserve">reinforcing the cement by adding various additives, which is aiming for </w:t>
      </w:r>
      <w:r w:rsidR="00501947" w:rsidRPr="0075575C">
        <w:rPr>
          <w:highlight w:val="yellow"/>
        </w:rPr>
        <w:t xml:space="preserve">improving </w:t>
      </w:r>
      <w:r w:rsidR="00AA1C27" w:rsidRPr="0075575C">
        <w:rPr>
          <w:highlight w:val="yellow"/>
        </w:rPr>
        <w:t xml:space="preserve">the </w:t>
      </w:r>
      <w:r w:rsidR="00501947" w:rsidRPr="0075575C">
        <w:rPr>
          <w:highlight w:val="yellow"/>
        </w:rPr>
        <w:t>mechanical</w:t>
      </w:r>
      <w:r w:rsidR="00AA1C27" w:rsidRPr="0075575C">
        <w:rPr>
          <w:highlight w:val="yellow"/>
        </w:rPr>
        <w:t xml:space="preserve"> and reducing hydraulic properties. However, known as the cementitious porous material with permeability ranges from </w:t>
      </w:r>
      <w:proofErr w:type="spellStart"/>
      <w:r w:rsidR="00AA1C27" w:rsidRPr="0075575C">
        <w:rPr>
          <w:highlight w:val="yellow"/>
        </w:rPr>
        <w:t>milidarcy</w:t>
      </w:r>
      <w:proofErr w:type="spellEnd"/>
      <w:r w:rsidR="00AA1C27" w:rsidRPr="0075575C">
        <w:rPr>
          <w:highlight w:val="yellow"/>
        </w:rPr>
        <w:t xml:space="preserve"> to </w:t>
      </w:r>
      <w:proofErr w:type="spellStart"/>
      <w:r w:rsidR="00AA1C27" w:rsidRPr="0075575C">
        <w:rPr>
          <w:highlight w:val="yellow"/>
        </w:rPr>
        <w:t>nanodarcy</w:t>
      </w:r>
      <w:proofErr w:type="spellEnd"/>
      <w:r w:rsidR="000E19DF" w:rsidRPr="0075575C">
        <w:rPr>
          <w:highlight w:val="yellow"/>
        </w:rPr>
        <w:t>, the cement’s</w:t>
      </w:r>
      <w:r w:rsidR="00AA1C27" w:rsidRPr="0075575C">
        <w:rPr>
          <w:highlight w:val="yellow"/>
        </w:rPr>
        <w:t xml:space="preserve"> behavior</w:t>
      </w:r>
      <w:r w:rsidR="001278DD" w:rsidRPr="0075575C">
        <w:rPr>
          <w:highlight w:val="yellow"/>
        </w:rPr>
        <w:t xml:space="preserve"> can </w:t>
      </w:r>
      <w:r w:rsidR="00AA1C27" w:rsidRPr="0075575C">
        <w:rPr>
          <w:highlight w:val="yellow"/>
        </w:rPr>
        <w:t>be influenced by the thermo-hydraulic-mechanical (THM) coupling</w:t>
      </w:r>
      <w:r w:rsidR="00DE7385" w:rsidRPr="0075575C">
        <w:rPr>
          <w:highlight w:val="yellow"/>
        </w:rPr>
        <w:t xml:space="preserve">, </w:t>
      </w:r>
      <w:r w:rsidR="00AA1C27" w:rsidRPr="0075575C">
        <w:rPr>
          <w:highlight w:val="yellow"/>
        </w:rPr>
        <w:t>especially when it is under such high temperatur</w:t>
      </w:r>
      <w:r w:rsidR="001278DD" w:rsidRPr="0075575C">
        <w:rPr>
          <w:highlight w:val="yellow"/>
        </w:rPr>
        <w:t>e and high pressure conditions. This THM coupling will progressively reestablish the pore pressure inside the cement, which will also lead to the changing of the effective stress and cause the shear failure, hydraulic fracturing or even tensile failure.</w:t>
      </w:r>
      <w:r w:rsidR="001278DD">
        <w:t xml:space="preserve"> </w:t>
      </w:r>
    </w:p>
    <w:p w:rsidR="001278DD" w:rsidRDefault="001278DD"/>
    <w:p w:rsidR="00501947" w:rsidRDefault="001278DD">
      <w:r>
        <w:t xml:space="preserve">The pore pressure fields inside the cement that is progressively reestablished by far-field boundary conditions will </w:t>
      </w:r>
    </w:p>
    <w:p w:rsidR="00501947" w:rsidRDefault="00501947"/>
    <w:p w:rsidR="00296090" w:rsidRDefault="00DC6223">
      <w:pPr>
        <w:rPr>
          <w:rFonts w:hint="eastAsia"/>
        </w:rPr>
      </w:pPr>
      <w:r>
        <w:rPr>
          <w:rFonts w:hint="eastAsia"/>
        </w:rPr>
        <w:t>模仿老板的文章介绍</w:t>
      </w:r>
      <w:proofErr w:type="spellStart"/>
      <w:r>
        <w:rPr>
          <w:rFonts w:hint="eastAsia"/>
        </w:rPr>
        <w:t>p</w:t>
      </w:r>
      <w:r>
        <w:t>oroelascivitvity</w:t>
      </w:r>
      <w:proofErr w:type="spellEnd"/>
    </w:p>
    <w:p w:rsidR="00296090" w:rsidRDefault="00296090"/>
    <w:p w:rsidR="00D837A0" w:rsidRDefault="00D837A0"/>
    <w:p w:rsidR="00D837A0" w:rsidRDefault="00D837A0"/>
    <w:p w:rsidR="00CA038E" w:rsidRPr="00CA038E" w:rsidRDefault="00D837A0" w:rsidP="00CA038E">
      <w:pPr>
        <w:pStyle w:val="EndNoteBibliography"/>
        <w:spacing w:after="0"/>
        <w:ind w:left="720" w:hanging="720"/>
      </w:pPr>
      <w:r>
        <w:fldChar w:fldCharType="begin"/>
      </w:r>
      <w:r>
        <w:instrText xml:space="preserve"> ADDIN EN.REFLIST </w:instrText>
      </w:r>
      <w:r>
        <w:fldChar w:fldCharType="separate"/>
      </w:r>
      <w:r w:rsidR="00CA038E" w:rsidRPr="00CA038E">
        <w:t xml:space="preserve">Ahmed, S., Salehi, S., &amp; Ezeakacha, C. (2020). Review of gas migration and wellbore leakage in liner hanger dual barrier system: Challenges and implications for industry. </w:t>
      </w:r>
      <w:r w:rsidR="00CA038E" w:rsidRPr="00CA038E">
        <w:rPr>
          <w:i/>
        </w:rPr>
        <w:t>Journal of Natural Gas Science and Engineering, 78</w:t>
      </w:r>
      <w:r w:rsidR="00CA038E" w:rsidRPr="00CA038E">
        <w:t xml:space="preserve">, 103284. </w:t>
      </w:r>
    </w:p>
    <w:p w:rsidR="00CA038E" w:rsidRPr="00CA038E" w:rsidRDefault="00CA038E" w:rsidP="00CA038E">
      <w:pPr>
        <w:pStyle w:val="EndNoteBibliography"/>
        <w:spacing w:after="0"/>
        <w:ind w:left="720" w:hanging="720"/>
      </w:pPr>
      <w:r w:rsidRPr="00CA038E">
        <w:t xml:space="preserve">Allahvirdizadeh, P. (2020). A review on geothermal wells: Well integrity issues. </w:t>
      </w:r>
      <w:r w:rsidRPr="00CA038E">
        <w:rPr>
          <w:i/>
        </w:rPr>
        <w:t>Journal of cleaner production, 275</w:t>
      </w:r>
      <w:r w:rsidRPr="00CA038E">
        <w:t xml:space="preserve">, 124009. </w:t>
      </w:r>
    </w:p>
    <w:p w:rsidR="00CA038E" w:rsidRPr="00CA038E" w:rsidRDefault="00CA038E" w:rsidP="00CA038E">
      <w:pPr>
        <w:pStyle w:val="EndNoteBibliography"/>
        <w:spacing w:after="0"/>
        <w:ind w:left="720" w:hanging="720"/>
      </w:pPr>
      <w:r w:rsidRPr="00CA038E">
        <w:t xml:space="preserve">Banthia, N., &amp; Mindess, S. (1989). Water permeability of cement paste. </w:t>
      </w:r>
      <w:r w:rsidRPr="00CA038E">
        <w:rPr>
          <w:i/>
        </w:rPr>
        <w:t>Cement and concrete research, 19</w:t>
      </w:r>
      <w:r w:rsidRPr="00CA038E">
        <w:t xml:space="preserve">(5), 727-736. </w:t>
      </w:r>
    </w:p>
    <w:p w:rsidR="00CA038E" w:rsidRPr="00CA038E" w:rsidRDefault="00CA038E" w:rsidP="00CA038E">
      <w:pPr>
        <w:pStyle w:val="EndNoteBibliography"/>
        <w:spacing w:after="0"/>
        <w:ind w:left="720" w:hanging="720"/>
      </w:pPr>
      <w:r w:rsidRPr="00CA038E">
        <w:t xml:space="preserve">Bear, J., &amp; Corapcioglu, M. (1981). A mathematical model for consolidation in a thermoelastic aquifer due to hot water injection or pumping. </w:t>
      </w:r>
      <w:r w:rsidRPr="00CA038E">
        <w:rPr>
          <w:i/>
        </w:rPr>
        <w:t>Water Resources Research, 17</w:t>
      </w:r>
      <w:r w:rsidRPr="00CA038E">
        <w:t xml:space="preserve">(3), 723-736. </w:t>
      </w:r>
    </w:p>
    <w:p w:rsidR="00CA038E" w:rsidRPr="00CA038E" w:rsidRDefault="00CA038E" w:rsidP="00CA038E">
      <w:pPr>
        <w:pStyle w:val="EndNoteBibliography"/>
        <w:spacing w:after="0"/>
        <w:ind w:left="720" w:hanging="720"/>
      </w:pPr>
      <w:r w:rsidRPr="00CA038E">
        <w:t xml:space="preserve">Biot, M. A. (1977). Variational Lagrangian-thermodynamics of nonisothermal finite strain mechanics of porous solids and thermomolecular diffusion. </w:t>
      </w:r>
      <w:r w:rsidRPr="00CA038E">
        <w:rPr>
          <w:i/>
        </w:rPr>
        <w:t>International Journal of Solids and Structures, 13</w:t>
      </w:r>
      <w:r w:rsidRPr="00CA038E">
        <w:t xml:space="preserve">(6), 579-597. </w:t>
      </w:r>
    </w:p>
    <w:p w:rsidR="00CA038E" w:rsidRPr="00CA038E" w:rsidRDefault="00CA038E" w:rsidP="00CA038E">
      <w:pPr>
        <w:pStyle w:val="EndNoteBibliography"/>
        <w:spacing w:after="0"/>
        <w:ind w:left="720" w:hanging="720"/>
      </w:pPr>
      <w:r w:rsidRPr="00CA038E">
        <w:t xml:space="preserve">Cai, W., Deng, J., Luo, M., Feng, Y., Li, J., &amp; Liu, Q. (2022). Recent advances of cementing technologies for ultra-HTHP formations. </w:t>
      </w:r>
      <w:r w:rsidRPr="00CA038E">
        <w:rPr>
          <w:i/>
        </w:rPr>
        <w:t>International Journal of Oil, Gas and Coal Technology, 29</w:t>
      </w:r>
      <w:r w:rsidRPr="00CA038E">
        <w:t xml:space="preserve">(1), 27-51. </w:t>
      </w:r>
    </w:p>
    <w:p w:rsidR="00CA038E" w:rsidRPr="00CA038E" w:rsidRDefault="00CA038E" w:rsidP="00CA038E">
      <w:pPr>
        <w:pStyle w:val="EndNoteBibliography"/>
        <w:spacing w:after="0"/>
        <w:ind w:left="720" w:hanging="720"/>
      </w:pPr>
      <w:r w:rsidRPr="00CA038E">
        <w:t xml:space="preserve">Carnahan, C. (1983). Thermodynamic coupling of heat and matter flows in near-field regions of nuclear waste repositories. </w:t>
      </w:r>
      <w:r w:rsidRPr="00CA038E">
        <w:rPr>
          <w:i/>
        </w:rPr>
        <w:t>MRS Online Proceedings Library (OPL), 26</w:t>
      </w:r>
      <w:r w:rsidRPr="00CA038E">
        <w:t xml:space="preserve">. </w:t>
      </w:r>
    </w:p>
    <w:p w:rsidR="00CA038E" w:rsidRPr="00CA038E" w:rsidRDefault="00CA038E" w:rsidP="00CA038E">
      <w:pPr>
        <w:pStyle w:val="EndNoteBibliography"/>
        <w:spacing w:after="0"/>
        <w:ind w:left="720" w:hanging="720"/>
      </w:pPr>
      <w:r w:rsidRPr="00CA038E">
        <w:lastRenderedPageBreak/>
        <w:t xml:space="preserve">Chen, G., &amp; Ewy, R. T. (2005). Thermoporoelastic effect on wellbore stability. </w:t>
      </w:r>
      <w:r w:rsidRPr="00CA038E">
        <w:rPr>
          <w:i/>
        </w:rPr>
        <w:t>SpE Journal, 10</w:t>
      </w:r>
      <w:r w:rsidRPr="00CA038E">
        <w:t xml:space="preserve">(02), 121-129. </w:t>
      </w:r>
    </w:p>
    <w:p w:rsidR="00CA038E" w:rsidRPr="00CA038E" w:rsidRDefault="00CA038E" w:rsidP="00CA038E">
      <w:pPr>
        <w:pStyle w:val="EndNoteBibliography"/>
        <w:spacing w:after="0"/>
        <w:ind w:left="720" w:hanging="720"/>
      </w:pPr>
      <w:r w:rsidRPr="00CA038E">
        <w:t xml:space="preserve">Cheng, A. H.-D. (2016). </w:t>
      </w:r>
      <w:r w:rsidRPr="00CA038E">
        <w:rPr>
          <w:i/>
        </w:rPr>
        <w:t>Poroelasticity</w:t>
      </w:r>
      <w:r w:rsidRPr="00CA038E">
        <w:t xml:space="preserve"> (Vol. 27): Springer.</w:t>
      </w:r>
    </w:p>
    <w:p w:rsidR="00CA038E" w:rsidRPr="00CA038E" w:rsidRDefault="00CA038E" w:rsidP="00CA038E">
      <w:pPr>
        <w:pStyle w:val="EndNoteBibliography"/>
        <w:spacing w:after="0"/>
        <w:ind w:left="720" w:hanging="720"/>
      </w:pPr>
      <w:r w:rsidRPr="00CA038E">
        <w:t xml:space="preserve">DeBruijn, G., Skeates, C., Greenaway, R., Harrison, D., Parris, M., James, S., . . . Temple, L. (2008). High-pressure, high-temperature technologies. </w:t>
      </w:r>
      <w:r w:rsidRPr="00CA038E">
        <w:rPr>
          <w:i/>
        </w:rPr>
        <w:t>Oilfield Review, 20</w:t>
      </w:r>
      <w:r w:rsidRPr="00CA038E">
        <w:t xml:space="preserve">(3), 46-60. </w:t>
      </w:r>
    </w:p>
    <w:p w:rsidR="00CA038E" w:rsidRPr="00CA038E" w:rsidRDefault="00CA038E" w:rsidP="00CA038E">
      <w:pPr>
        <w:pStyle w:val="EndNoteBibliography"/>
        <w:spacing w:after="0"/>
        <w:ind w:left="720" w:hanging="720"/>
      </w:pPr>
      <w:r w:rsidRPr="00CA038E">
        <w:t xml:space="preserve">Delaney, P. T. (1982). Rapid intrusion of magma into wet rock: Groundwater flow due to pore pressure increases. </w:t>
      </w:r>
      <w:r w:rsidRPr="00CA038E">
        <w:rPr>
          <w:i/>
        </w:rPr>
        <w:t>Journal of Geophysical Research: Solid Earth, 87</w:t>
      </w:r>
      <w:r w:rsidRPr="00CA038E">
        <w:t xml:space="preserve">(B9), 7739-7756. </w:t>
      </w:r>
    </w:p>
    <w:p w:rsidR="00CA038E" w:rsidRPr="00CA038E" w:rsidRDefault="00CA038E" w:rsidP="00CA038E">
      <w:pPr>
        <w:pStyle w:val="EndNoteBibliography"/>
        <w:spacing w:after="0"/>
        <w:ind w:left="720" w:hanging="720"/>
      </w:pPr>
      <w:r w:rsidRPr="00CA038E">
        <w:t xml:space="preserve">Derski, W. (1979). Equations of linear thermoconsolidation. </w:t>
      </w:r>
      <w:r w:rsidRPr="00CA038E">
        <w:rPr>
          <w:i/>
        </w:rPr>
        <w:t>Archives of Mech., 31</w:t>
      </w:r>
      <w:r w:rsidRPr="00CA038E">
        <w:t xml:space="preserve">(3), 303-316. </w:t>
      </w:r>
    </w:p>
    <w:p w:rsidR="00CA038E" w:rsidRPr="00CA038E" w:rsidRDefault="00CA038E" w:rsidP="00CA038E">
      <w:pPr>
        <w:pStyle w:val="EndNoteBibliography"/>
        <w:spacing w:after="0"/>
        <w:ind w:left="720" w:hanging="720"/>
      </w:pPr>
      <w:r w:rsidRPr="00CA038E">
        <w:t xml:space="preserve">Gao, J., Deng, J., Lan, K., Song, Z., Feng, Y., &amp; Chang, L. (2017). A porothermoelastic solution for the inclined borehole in a transversely isotropic medium subjected to thermal osmosis and thermal filtration effects. </w:t>
      </w:r>
      <w:r w:rsidRPr="00CA038E">
        <w:rPr>
          <w:i/>
        </w:rPr>
        <w:t>Geothermics, 67</w:t>
      </w:r>
      <w:r w:rsidRPr="00CA038E">
        <w:t xml:space="preserve">, 114-134. </w:t>
      </w:r>
    </w:p>
    <w:p w:rsidR="00CA038E" w:rsidRPr="00CA038E" w:rsidRDefault="00CA038E" w:rsidP="00CA038E">
      <w:pPr>
        <w:pStyle w:val="EndNoteBibliography"/>
        <w:spacing w:after="0"/>
        <w:ind w:left="720" w:hanging="720"/>
      </w:pPr>
      <w:r w:rsidRPr="00CA038E">
        <w:t xml:space="preserve">Ge, Z., Yao, X., Wang, X., Zhang, W., &amp; Yang, T. (2018). Thermal performance and microstructure of oil well cement paste containing subsphaeroidal konilite flour in HTHP conditions. </w:t>
      </w:r>
      <w:r w:rsidRPr="00CA038E">
        <w:rPr>
          <w:i/>
        </w:rPr>
        <w:t>Construction and Building Materials, 172</w:t>
      </w:r>
      <w:r w:rsidRPr="00CA038E">
        <w:t xml:space="preserve">, 787-794. </w:t>
      </w:r>
    </w:p>
    <w:p w:rsidR="00CA038E" w:rsidRPr="00CA038E" w:rsidRDefault="00CA038E" w:rsidP="00CA038E">
      <w:pPr>
        <w:pStyle w:val="EndNoteBibliography"/>
        <w:spacing w:after="0"/>
        <w:ind w:left="720" w:hanging="720"/>
      </w:pPr>
      <w:r w:rsidRPr="00CA038E">
        <w:t xml:space="preserve">Ghabezloo, S., &amp; Sulem, J. (2010). Temperature induced pore fluid pressurization in geomaterials. </w:t>
      </w:r>
      <w:r w:rsidRPr="00CA038E">
        <w:rPr>
          <w:i/>
        </w:rPr>
        <w:t>arXiv preprint arXiv:1011.6501</w:t>
      </w:r>
      <w:r w:rsidRPr="00CA038E">
        <w:t xml:space="preserve">. </w:t>
      </w:r>
    </w:p>
    <w:p w:rsidR="00CA038E" w:rsidRPr="00CA038E" w:rsidRDefault="00CA038E" w:rsidP="00CA038E">
      <w:pPr>
        <w:pStyle w:val="EndNoteBibliography"/>
        <w:spacing w:after="0"/>
        <w:ind w:left="720" w:hanging="720"/>
      </w:pPr>
      <w:r w:rsidRPr="00CA038E">
        <w:t xml:space="preserve">Ghassemi, A., &amp; Diek, A. (2002). Porothermoelasticity for swelling shales. </w:t>
      </w:r>
      <w:r w:rsidRPr="00CA038E">
        <w:rPr>
          <w:i/>
        </w:rPr>
        <w:t>Journal of Petroleum Science and Engineering, 34</w:t>
      </w:r>
      <w:r w:rsidRPr="00CA038E">
        <w:t xml:space="preserve">(1-4), 123-135. </w:t>
      </w:r>
    </w:p>
    <w:p w:rsidR="00CA038E" w:rsidRPr="00CA038E" w:rsidRDefault="00CA038E" w:rsidP="00CA038E">
      <w:pPr>
        <w:pStyle w:val="EndNoteBibliography"/>
        <w:spacing w:after="0"/>
        <w:ind w:left="720" w:hanging="720"/>
      </w:pPr>
      <w:r w:rsidRPr="00CA038E">
        <w:t xml:space="preserve">Ghassemi, A., Tao, Q., &amp; Diek, A. (2009). Influence of coupled chemo-poro-thermoelastic processes on pore pressure and stress distributions around a wellbore in swelling shale. </w:t>
      </w:r>
      <w:r w:rsidRPr="00CA038E">
        <w:rPr>
          <w:i/>
        </w:rPr>
        <w:t>Journal of Petroleum Science and Engineering, 67</w:t>
      </w:r>
      <w:r w:rsidRPr="00CA038E">
        <w:t xml:space="preserve">(1-2), 57-64. </w:t>
      </w:r>
    </w:p>
    <w:p w:rsidR="00CA038E" w:rsidRPr="00CA038E" w:rsidRDefault="00CA038E" w:rsidP="00CA038E">
      <w:pPr>
        <w:pStyle w:val="EndNoteBibliography"/>
        <w:spacing w:after="0"/>
        <w:ind w:left="720" w:hanging="720"/>
      </w:pPr>
      <w:r w:rsidRPr="00CA038E">
        <w:t xml:space="preserve">Gomar, M., Goodarznia, I., &amp; Shadizadeh, S. R. (2014). Transient thermo-poroelastic finite element analysis of borehole breakouts. </w:t>
      </w:r>
      <w:r w:rsidRPr="00CA038E">
        <w:rPr>
          <w:i/>
        </w:rPr>
        <w:t>International Journal of Rock Mechanics and Mining Sciences, 71</w:t>
      </w:r>
      <w:r w:rsidRPr="00CA038E">
        <w:t xml:space="preserve">, 418-428. </w:t>
      </w:r>
    </w:p>
    <w:p w:rsidR="00CA038E" w:rsidRPr="00CA038E" w:rsidRDefault="00CA038E" w:rsidP="00CA038E">
      <w:pPr>
        <w:pStyle w:val="EndNoteBibliography"/>
        <w:spacing w:after="0"/>
        <w:ind w:left="720" w:hanging="720"/>
      </w:pPr>
      <w:r w:rsidRPr="00CA038E">
        <w:t xml:space="preserve">Gonçalvès, J., &amp; Trémosa, J. (2010). Estimating thermo-osmotic coefficients in clay-rocks: I. Theoretical insights. </w:t>
      </w:r>
      <w:r w:rsidRPr="00CA038E">
        <w:rPr>
          <w:i/>
        </w:rPr>
        <w:t>Journal of colloid and interface science, 342</w:t>
      </w:r>
      <w:r w:rsidRPr="00CA038E">
        <w:t xml:space="preserve">(1), 166-174. </w:t>
      </w:r>
    </w:p>
    <w:p w:rsidR="00CA038E" w:rsidRPr="00CA038E" w:rsidRDefault="00CA038E" w:rsidP="00CA038E">
      <w:pPr>
        <w:pStyle w:val="EndNoteBibliography"/>
        <w:spacing w:after="0"/>
        <w:ind w:left="720" w:hanging="720"/>
      </w:pPr>
      <w:r w:rsidRPr="00CA038E">
        <w:t xml:space="preserve">Goto, S., &amp; Roy, D. M. (1981). The effect of w/c ratio and curing temperature on the permeability of hardened cement paste. </w:t>
      </w:r>
      <w:r w:rsidRPr="00CA038E">
        <w:rPr>
          <w:i/>
        </w:rPr>
        <w:t>Cement and concrete research, 11</w:t>
      </w:r>
      <w:r w:rsidRPr="00CA038E">
        <w:t xml:space="preserve">(4), 575-579. </w:t>
      </w:r>
    </w:p>
    <w:p w:rsidR="00CA038E" w:rsidRPr="00CA038E" w:rsidRDefault="00CA038E" w:rsidP="00CA038E">
      <w:pPr>
        <w:pStyle w:val="EndNoteBibliography"/>
        <w:spacing w:after="0"/>
        <w:ind w:left="720" w:hanging="720"/>
      </w:pPr>
      <w:r w:rsidRPr="00CA038E">
        <w:t xml:space="preserve">Gruber, S., &amp; Plank, J. (2021). </w:t>
      </w:r>
      <w:r w:rsidRPr="00CA038E">
        <w:rPr>
          <w:i/>
        </w:rPr>
        <w:t>Challenges in Cementing Deep Offshore Wells.</w:t>
      </w:r>
      <w:r w:rsidRPr="00CA038E">
        <w:t xml:space="preserve"> Paper presented at the Vietnam Symposium on Advances in Offshore Engineering.</w:t>
      </w:r>
    </w:p>
    <w:p w:rsidR="00CA038E" w:rsidRPr="00CA038E" w:rsidRDefault="00CA038E" w:rsidP="00CA038E">
      <w:pPr>
        <w:pStyle w:val="EndNoteBibliography"/>
        <w:spacing w:after="0"/>
        <w:ind w:left="720" w:hanging="720"/>
      </w:pPr>
      <w:r w:rsidRPr="00CA038E">
        <w:t xml:space="preserve">Hargis, C. W., Chen, I. A., Devenney, M., Fernandez, M. J., Gilliam, R. J., &amp; Thatcher, R. P. (2021). Calcium Carbonate Cement: A Carbon Capture, Utilization, and Storage (CCUS) Technique. </w:t>
      </w:r>
      <w:r w:rsidRPr="00CA038E">
        <w:rPr>
          <w:i/>
        </w:rPr>
        <w:t>Materials, 14</w:t>
      </w:r>
      <w:r w:rsidRPr="00CA038E">
        <w:t xml:space="preserve">(11), 2709. </w:t>
      </w:r>
    </w:p>
    <w:p w:rsidR="00CA038E" w:rsidRPr="00CA038E" w:rsidRDefault="00CA038E" w:rsidP="00CA038E">
      <w:pPr>
        <w:pStyle w:val="EndNoteBibliography"/>
        <w:spacing w:after="0"/>
        <w:ind w:left="720" w:hanging="720"/>
      </w:pPr>
      <w:r w:rsidRPr="00CA038E">
        <w:t xml:space="preserve">Katende, A., Lu, Y., Bunger, A., &amp; Radonjic, M. (2020). Experimental quantification of the effect of oil based drilling fluid contamination on properties of wellbore cement. </w:t>
      </w:r>
      <w:r w:rsidRPr="00CA038E">
        <w:rPr>
          <w:i/>
        </w:rPr>
        <w:t>Journal of Natural Gas Science and Engineering, 79</w:t>
      </w:r>
      <w:r w:rsidRPr="00CA038E">
        <w:t xml:space="preserve">, 103328. </w:t>
      </w:r>
    </w:p>
    <w:p w:rsidR="00CA038E" w:rsidRPr="00CA038E" w:rsidRDefault="00CA038E" w:rsidP="00CA038E">
      <w:pPr>
        <w:pStyle w:val="EndNoteBibliography"/>
        <w:spacing w:after="0"/>
        <w:ind w:left="720" w:hanging="720"/>
      </w:pPr>
      <w:r w:rsidRPr="00CA038E">
        <w:t xml:space="preserve">Khalifeh, M., &amp; Saasen, A. (2020). </w:t>
      </w:r>
      <w:r w:rsidRPr="00CA038E">
        <w:rPr>
          <w:i/>
        </w:rPr>
        <w:t>Introduction to permanent plug and abandonment of wells</w:t>
      </w:r>
      <w:r w:rsidRPr="00CA038E">
        <w:t>: Springer Nature.</w:t>
      </w:r>
    </w:p>
    <w:p w:rsidR="00CA038E" w:rsidRPr="00CA038E" w:rsidRDefault="00CA038E" w:rsidP="00CA038E">
      <w:pPr>
        <w:pStyle w:val="EndNoteBibliography"/>
        <w:spacing w:after="0"/>
        <w:ind w:left="720" w:hanging="720"/>
      </w:pPr>
      <w:r w:rsidRPr="00CA038E">
        <w:t xml:space="preserve">Kiran, R., Teodoriu, C., Dadmohammadi, Y., Nygaard, R., Wood, D., Mokhtari, M., &amp; Salehi, S. (2017). Identification and evaluation of well integrity and causes of failure of well integrity barriers (A review). </w:t>
      </w:r>
      <w:r w:rsidRPr="00CA038E">
        <w:rPr>
          <w:i/>
        </w:rPr>
        <w:t>Journal of Natural Gas Science and Engineering, 45</w:t>
      </w:r>
      <w:r w:rsidRPr="00CA038E">
        <w:t xml:space="preserve">, 511-526. </w:t>
      </w:r>
    </w:p>
    <w:p w:rsidR="00CA038E" w:rsidRPr="00CA038E" w:rsidRDefault="00CA038E" w:rsidP="00CA038E">
      <w:pPr>
        <w:pStyle w:val="EndNoteBibliography"/>
        <w:spacing w:after="0"/>
        <w:ind w:left="720" w:hanging="720"/>
      </w:pPr>
      <w:r w:rsidRPr="00CA038E">
        <w:t xml:space="preserve">Koťátková, J., Zatloukal, J., Reiterman, P., &amp; Kolář, K. (2017). Concrete and cement composites used for radioactive waste deposition. </w:t>
      </w:r>
      <w:r w:rsidRPr="00CA038E">
        <w:rPr>
          <w:i/>
        </w:rPr>
        <w:t>Journal of environmental radioactivity, 178</w:t>
      </w:r>
      <w:r w:rsidRPr="00CA038E">
        <w:t xml:space="preserve">, 147-155. </w:t>
      </w:r>
    </w:p>
    <w:p w:rsidR="00CA038E" w:rsidRPr="00CA038E" w:rsidRDefault="00CA038E" w:rsidP="00CA038E">
      <w:pPr>
        <w:pStyle w:val="EndNoteBibliography"/>
        <w:spacing w:after="0"/>
        <w:ind w:left="720" w:hanging="720"/>
      </w:pPr>
      <w:r w:rsidRPr="00CA038E">
        <w:t xml:space="preserve">Krakowiak, K. J., Thomas, J. J., James, S., Abuhaikal, M., &amp; Ulm, F.-J. (2018). Development of silica-enriched cement-based materials with improved aging resistance for application in high-temperature environments. </w:t>
      </w:r>
      <w:r w:rsidRPr="00CA038E">
        <w:rPr>
          <w:i/>
        </w:rPr>
        <w:t>Cement and concrete research, 105</w:t>
      </w:r>
      <w:r w:rsidRPr="00CA038E">
        <w:t xml:space="preserve">, 91-110. </w:t>
      </w:r>
    </w:p>
    <w:p w:rsidR="00CA038E" w:rsidRPr="00CA038E" w:rsidRDefault="00CA038E" w:rsidP="00CA038E">
      <w:pPr>
        <w:pStyle w:val="EndNoteBibliography"/>
        <w:spacing w:after="0"/>
        <w:ind w:left="720" w:hanging="720"/>
      </w:pPr>
      <w:r w:rsidRPr="00CA038E">
        <w:t xml:space="preserve">Kurashige, M. (1989). A thermoelastic theory of fluid-filled porous materials. </w:t>
      </w:r>
      <w:r w:rsidRPr="00CA038E">
        <w:rPr>
          <w:i/>
        </w:rPr>
        <w:t>International Journal of Solids and Structures, 25</w:t>
      </w:r>
      <w:r w:rsidRPr="00CA038E">
        <w:t xml:space="preserve">(9), 1039-1052. </w:t>
      </w:r>
    </w:p>
    <w:p w:rsidR="00CA038E" w:rsidRPr="00CA038E" w:rsidRDefault="00CA038E" w:rsidP="00CA038E">
      <w:pPr>
        <w:pStyle w:val="EndNoteBibliography"/>
        <w:spacing w:after="0"/>
        <w:ind w:left="720" w:hanging="720"/>
      </w:pPr>
      <w:r w:rsidRPr="00CA038E">
        <w:lastRenderedPageBreak/>
        <w:t xml:space="preserve">Massion, C., Radonjic, M., Lu, Y., Bunger, A., &amp; Crandall, D. (2021). </w:t>
      </w:r>
      <w:r w:rsidRPr="00CA038E">
        <w:rPr>
          <w:i/>
        </w:rPr>
        <w:t>Impact of Graphene and the Testing Conditions on the Wellbore Cement Mechanical and Microstructural Properties.</w:t>
      </w:r>
      <w:r w:rsidRPr="00CA038E">
        <w:t xml:space="preserve"> Paper presented at the 55th US Rock Mechanics/Geomechanics Symposium.</w:t>
      </w:r>
    </w:p>
    <w:p w:rsidR="00CA038E" w:rsidRPr="00CA038E" w:rsidRDefault="00CA038E" w:rsidP="00CA038E">
      <w:pPr>
        <w:pStyle w:val="EndNoteBibliography"/>
        <w:spacing w:after="0"/>
        <w:ind w:left="720" w:hanging="720"/>
      </w:pPr>
      <w:r w:rsidRPr="00CA038E">
        <w:t xml:space="preserve">Massion, C., Vissa, V. S., Lu, Y., Crandall, D., Bunger, A., &amp; Radonjic, M. (2022). Geomimicry-Inspired Micro-Nano Concrete as Subsurface Hydraulic Barrier Materials: Learning from Shale Rocks as Best Geological Seals. In </w:t>
      </w:r>
      <w:r w:rsidRPr="00CA038E">
        <w:rPr>
          <w:i/>
        </w:rPr>
        <w:t>REWAS 2022: Energy Technologies and CO2 Management (Volume II)</w:t>
      </w:r>
      <w:r w:rsidRPr="00CA038E">
        <w:t xml:space="preserve"> (pp. 129-138): Springer.</w:t>
      </w:r>
    </w:p>
    <w:p w:rsidR="00CA038E" w:rsidRPr="00CA038E" w:rsidRDefault="00CA038E" w:rsidP="00CA038E">
      <w:pPr>
        <w:pStyle w:val="EndNoteBibliography"/>
        <w:spacing w:after="0"/>
        <w:ind w:left="720" w:hanging="720"/>
      </w:pPr>
      <w:r w:rsidRPr="00CA038E">
        <w:t xml:space="preserve">Meng, M., Frash, L. P., Carey, J. W., Li, W., Welch, N. J., &amp; Zhang, W. (2021). Cement stress and microstructure evolution during curing in semi-rigid high-pressure environments. </w:t>
      </w:r>
      <w:r w:rsidRPr="00CA038E">
        <w:rPr>
          <w:i/>
        </w:rPr>
        <w:t>Cement and concrete research, 149</w:t>
      </w:r>
      <w:r w:rsidRPr="00CA038E">
        <w:t xml:space="preserve">, 106555. </w:t>
      </w:r>
    </w:p>
    <w:p w:rsidR="00CA038E" w:rsidRPr="00CA038E" w:rsidRDefault="00CA038E" w:rsidP="00CA038E">
      <w:pPr>
        <w:pStyle w:val="EndNoteBibliography"/>
        <w:spacing w:after="0"/>
        <w:ind w:left="720" w:hanging="720"/>
      </w:pPr>
      <w:r w:rsidRPr="00CA038E">
        <w:t xml:space="preserve">Olson, J., Eustes, A., Fleckenstein, W., Eker, E., Baker, R., &amp; Augustine, C. (2015). Completion Design Considerations for a Horizontal Enhanced Geothermal System. </w:t>
      </w:r>
      <w:r w:rsidRPr="00CA038E">
        <w:rPr>
          <w:i/>
        </w:rPr>
        <w:t>GRC Transactions, 39</w:t>
      </w:r>
      <w:r w:rsidRPr="00CA038E">
        <w:t xml:space="preserve">, 335-344. </w:t>
      </w:r>
    </w:p>
    <w:p w:rsidR="00CA038E" w:rsidRPr="00CA038E" w:rsidRDefault="00CA038E" w:rsidP="00CA038E">
      <w:pPr>
        <w:pStyle w:val="EndNoteBibliography"/>
        <w:spacing w:after="0"/>
        <w:ind w:left="720" w:hanging="720"/>
      </w:pPr>
      <w:r w:rsidRPr="00CA038E">
        <w:t xml:space="preserve">Picandet, V., Rangeard, D., Perrot, A., &amp; Lecompte, T. (2011). Permeability measurement of fresh cement paste. </w:t>
      </w:r>
      <w:r w:rsidRPr="00CA038E">
        <w:rPr>
          <w:i/>
        </w:rPr>
        <w:t>Cement and concrete research, 41</w:t>
      </w:r>
      <w:r w:rsidRPr="00CA038E">
        <w:t xml:space="preserve">(3), 330-338. </w:t>
      </w:r>
    </w:p>
    <w:p w:rsidR="00CA038E" w:rsidRPr="00CA038E" w:rsidRDefault="00CA038E" w:rsidP="00CA038E">
      <w:pPr>
        <w:pStyle w:val="EndNoteBibliography"/>
        <w:spacing w:after="0"/>
        <w:ind w:left="720" w:hanging="720"/>
      </w:pPr>
      <w:r w:rsidRPr="00CA038E">
        <w:t xml:space="preserve">Qin, J., Pang, X., Cheng, G., Bu, Y., &amp; Liu, H. (2021). Influences of different admixtures on the properties of oil well cement systems at HPHT conditions. </w:t>
      </w:r>
      <w:r w:rsidRPr="00CA038E">
        <w:rPr>
          <w:i/>
        </w:rPr>
        <w:t>Cement and Concrete Composites, 123</w:t>
      </w:r>
      <w:r w:rsidRPr="00CA038E">
        <w:t xml:space="preserve">, 104202. </w:t>
      </w:r>
    </w:p>
    <w:p w:rsidR="00CA038E" w:rsidRPr="00CA038E" w:rsidRDefault="00CA038E" w:rsidP="00CA038E">
      <w:pPr>
        <w:pStyle w:val="EndNoteBibliography"/>
        <w:spacing w:after="0"/>
        <w:ind w:left="720" w:hanging="720"/>
      </w:pPr>
      <w:r w:rsidRPr="00CA038E">
        <w:t xml:space="preserve">Roshan, H., Andersen, M., &amp; Acworth, R. (2015). Effect of solid–fluid thermal expansion on thermo-osmotic tests: an experimental and analytical study. </w:t>
      </w:r>
      <w:r w:rsidRPr="00CA038E">
        <w:rPr>
          <w:i/>
        </w:rPr>
        <w:t>Journal of Petroleum Science and Engineering, 126</w:t>
      </w:r>
      <w:r w:rsidRPr="00CA038E">
        <w:t xml:space="preserve">, 222-230. </w:t>
      </w:r>
    </w:p>
    <w:p w:rsidR="00CA038E" w:rsidRPr="00CA038E" w:rsidRDefault="00CA038E" w:rsidP="00CA038E">
      <w:pPr>
        <w:pStyle w:val="EndNoteBibliography"/>
        <w:spacing w:after="0"/>
        <w:ind w:left="720" w:hanging="720"/>
      </w:pPr>
      <w:r w:rsidRPr="00CA038E">
        <w:t xml:space="preserve">Samarakoon, M., Ranjith, P., &amp; Wanniarachchi, W. (2022). Properties of well cement following carbonated brine exposure under HTHP conditions: A comparative study of alkali-activated and class G cements. </w:t>
      </w:r>
      <w:r w:rsidRPr="00CA038E">
        <w:rPr>
          <w:i/>
        </w:rPr>
        <w:t>Cement and Concrete Composites, 126</w:t>
      </w:r>
      <w:r w:rsidRPr="00CA038E">
        <w:t xml:space="preserve">, 104342. </w:t>
      </w:r>
    </w:p>
    <w:p w:rsidR="00CA038E" w:rsidRPr="00CA038E" w:rsidRDefault="00CA038E" w:rsidP="00CA038E">
      <w:pPr>
        <w:pStyle w:val="EndNoteBibliography"/>
        <w:spacing w:after="0"/>
        <w:ind w:left="720" w:hanging="720"/>
      </w:pPr>
      <w:r w:rsidRPr="00CA038E">
        <w:t xml:space="preserve">Sarout, J., &amp; Detournay, E. (2011). Chemoporoelastic analysis and experimental validation of the pore pressure transmission test for reactive shales. </w:t>
      </w:r>
      <w:r w:rsidRPr="00CA038E">
        <w:rPr>
          <w:i/>
        </w:rPr>
        <w:t>International Journal of Rock Mechanics and Mining Sciences, 48</w:t>
      </w:r>
      <w:r w:rsidRPr="00CA038E">
        <w:t xml:space="preserve">(5), 759-772. </w:t>
      </w:r>
    </w:p>
    <w:p w:rsidR="00CA038E" w:rsidRPr="00CA038E" w:rsidRDefault="00CA038E" w:rsidP="00CA038E">
      <w:pPr>
        <w:pStyle w:val="EndNoteBibliography"/>
        <w:spacing w:after="0"/>
        <w:ind w:left="720" w:hanging="720"/>
      </w:pPr>
      <w:r w:rsidRPr="00CA038E">
        <w:t xml:space="preserve">Smith, D. W., &amp; Booker, J. R. (1993). Green's functions for a fully coupled thermoporoelastic material. </w:t>
      </w:r>
      <w:r w:rsidRPr="00CA038E">
        <w:rPr>
          <w:i/>
        </w:rPr>
        <w:t>International Journal for Numerical and Analytical Methods in Geomechanics, 17</w:t>
      </w:r>
      <w:r w:rsidRPr="00CA038E">
        <w:t xml:space="preserve">(3), 139-163. </w:t>
      </w:r>
    </w:p>
    <w:p w:rsidR="00CA038E" w:rsidRPr="00CA038E" w:rsidRDefault="00CA038E" w:rsidP="00CA038E">
      <w:pPr>
        <w:pStyle w:val="EndNoteBibliography"/>
        <w:spacing w:after="0"/>
        <w:ind w:left="720" w:hanging="720"/>
      </w:pPr>
      <w:r w:rsidRPr="00CA038E">
        <w:t xml:space="preserve">Song, Z., Liang, F., Lin, C., &amp; Xiang, Y. (2019). Interaction of pore pressures in double-porosity medium: Fluid injection in borehole. </w:t>
      </w:r>
      <w:r w:rsidRPr="00CA038E">
        <w:rPr>
          <w:i/>
        </w:rPr>
        <w:t>Computers and Geotechnics, 107</w:t>
      </w:r>
      <w:r w:rsidRPr="00CA038E">
        <w:t xml:space="preserve">, 142-149. </w:t>
      </w:r>
    </w:p>
    <w:p w:rsidR="00CA038E" w:rsidRPr="00CA038E" w:rsidRDefault="00CA038E" w:rsidP="00CA038E">
      <w:pPr>
        <w:pStyle w:val="EndNoteBibliography"/>
        <w:spacing w:after="0"/>
        <w:ind w:left="720" w:hanging="720"/>
      </w:pPr>
      <w:r w:rsidRPr="00CA038E">
        <w:t xml:space="preserve">Tao, Q., &amp; Ghassemi, A. (2010). Poro-thermoelastic borehole stress analysis for determination of the in situ stress and rock strength. </w:t>
      </w:r>
      <w:r w:rsidRPr="00CA038E">
        <w:rPr>
          <w:i/>
        </w:rPr>
        <w:t>Geothermics, 39</w:t>
      </w:r>
      <w:r w:rsidRPr="00CA038E">
        <w:t xml:space="preserve">(3), 250-259. </w:t>
      </w:r>
    </w:p>
    <w:p w:rsidR="00CA038E" w:rsidRPr="00CA038E" w:rsidRDefault="00CA038E" w:rsidP="00CA038E">
      <w:pPr>
        <w:pStyle w:val="EndNoteBibliography"/>
        <w:spacing w:after="0"/>
        <w:ind w:left="720" w:hanging="720"/>
      </w:pPr>
      <w:r w:rsidRPr="00CA038E">
        <w:t xml:space="preserve">Trémosa, J., Gonçalvès, J., Matray, J., &amp; Violette, S. (2010). Estimating thermo-osmotic coefficients in clay-rocks: II. In situ experimental approach. </w:t>
      </w:r>
      <w:r w:rsidRPr="00CA038E">
        <w:rPr>
          <w:i/>
        </w:rPr>
        <w:t>Journal of colloid and interface science, 342</w:t>
      </w:r>
      <w:r w:rsidRPr="00CA038E">
        <w:t xml:space="preserve">(1), 175-184. </w:t>
      </w:r>
    </w:p>
    <w:p w:rsidR="00CA038E" w:rsidRPr="00CA038E" w:rsidRDefault="00CA038E" w:rsidP="00CA038E">
      <w:pPr>
        <w:pStyle w:val="EndNoteBibliography"/>
        <w:spacing w:after="0"/>
        <w:ind w:left="720" w:hanging="720"/>
      </w:pPr>
      <w:r w:rsidRPr="00CA038E">
        <w:t xml:space="preserve">Valov, A., Golovin, S., Shcherbakov, V., &amp; Kuznetsov, D. (2022). Thermoporoelastic model for the cement sheath failure in a cased and cemented wellbore. </w:t>
      </w:r>
      <w:r w:rsidRPr="00CA038E">
        <w:rPr>
          <w:i/>
        </w:rPr>
        <w:t>Journal of Petroleum Science and Engineering, 210</w:t>
      </w:r>
      <w:r w:rsidRPr="00CA038E">
        <w:t xml:space="preserve">, 109916. </w:t>
      </w:r>
    </w:p>
    <w:p w:rsidR="00CA038E" w:rsidRPr="00CA038E" w:rsidRDefault="00CA038E" w:rsidP="00CA038E">
      <w:pPr>
        <w:pStyle w:val="EndNoteBibliography"/>
        <w:spacing w:after="0"/>
        <w:ind w:left="720" w:hanging="720"/>
      </w:pPr>
      <w:r w:rsidRPr="00CA038E">
        <w:t xml:space="preserve">Vrålstad, T., Saasen, A., Fjær, E., Øia, T., Ytrehus, J. D., &amp; Khalifeh, M. (2019). Plug &amp; abandonment of offshore wells: Ensuring long-term well integrity and cost-efficiency. </w:t>
      </w:r>
      <w:r w:rsidRPr="00CA038E">
        <w:rPr>
          <w:i/>
        </w:rPr>
        <w:t>Journal of Petroleum Science and Engineering, 173</w:t>
      </w:r>
      <w:r w:rsidRPr="00CA038E">
        <w:t xml:space="preserve">, 478-491. </w:t>
      </w:r>
    </w:p>
    <w:p w:rsidR="00CA038E" w:rsidRPr="00CA038E" w:rsidRDefault="00CA038E" w:rsidP="00CA038E">
      <w:pPr>
        <w:pStyle w:val="EndNoteBibliography"/>
        <w:spacing w:after="0"/>
        <w:ind w:left="720" w:hanging="720"/>
      </w:pPr>
      <w:r w:rsidRPr="00CA038E">
        <w:t xml:space="preserve">Wang, Y., &amp; Dusseault, M. B. (2003). A coupled conductive–convective thermo-poroelastic solution and implications for wellbore stability. </w:t>
      </w:r>
      <w:r w:rsidRPr="00CA038E">
        <w:rPr>
          <w:i/>
        </w:rPr>
        <w:t>Journal of Petroleum Science and Engineering, 38</w:t>
      </w:r>
      <w:r w:rsidRPr="00CA038E">
        <w:t xml:space="preserve">(3-4), 187-198. </w:t>
      </w:r>
    </w:p>
    <w:p w:rsidR="00CA038E" w:rsidRPr="00CA038E" w:rsidRDefault="00CA038E" w:rsidP="00CA038E">
      <w:pPr>
        <w:pStyle w:val="EndNoteBibliography"/>
        <w:ind w:left="720" w:hanging="720"/>
      </w:pPr>
      <w:r w:rsidRPr="00CA038E">
        <w:t xml:space="preserve">Zhou, X., &amp; Ghassemi, A. (2009). Finite element analysis of coupled chemo-poro-thermo-mechanical effects around a wellbore in swelling shale. </w:t>
      </w:r>
      <w:r w:rsidRPr="00CA038E">
        <w:rPr>
          <w:i/>
        </w:rPr>
        <w:t>International Journal of Rock Mechanics and Mining Sciences, 46</w:t>
      </w:r>
      <w:r w:rsidRPr="00CA038E">
        <w:t xml:space="preserve">(4), 769-778. </w:t>
      </w:r>
    </w:p>
    <w:p w:rsidR="00630BC8" w:rsidRDefault="00D837A0">
      <w:r>
        <w:fldChar w:fldCharType="end"/>
      </w:r>
    </w:p>
    <w:sectPr w:rsidR="00630B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xNbY0tbQwMLQwNDRR0lEKTi0uzszPAykwrAUAdxjo3yw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v9ddev3frvdzefdspvsazo5rdzwwwd0v9x&quot;&gt;My EndNote Library&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record-ids&gt;&lt;/item&gt;&lt;/Libraries&gt;"/>
  </w:docVars>
  <w:rsids>
    <w:rsidRoot w:val="00262CD0"/>
    <w:rsid w:val="00021644"/>
    <w:rsid w:val="00022326"/>
    <w:rsid w:val="00042A00"/>
    <w:rsid w:val="00064259"/>
    <w:rsid w:val="00075311"/>
    <w:rsid w:val="000E19DF"/>
    <w:rsid w:val="001278DD"/>
    <w:rsid w:val="00193003"/>
    <w:rsid w:val="00200864"/>
    <w:rsid w:val="0020750D"/>
    <w:rsid w:val="00262CD0"/>
    <w:rsid w:val="00271439"/>
    <w:rsid w:val="00294A32"/>
    <w:rsid w:val="00296090"/>
    <w:rsid w:val="002E32C1"/>
    <w:rsid w:val="0031667A"/>
    <w:rsid w:val="003C3B72"/>
    <w:rsid w:val="004973BF"/>
    <w:rsid w:val="00501947"/>
    <w:rsid w:val="00524D5F"/>
    <w:rsid w:val="0054530C"/>
    <w:rsid w:val="005B3494"/>
    <w:rsid w:val="00624304"/>
    <w:rsid w:val="00630BC8"/>
    <w:rsid w:val="00662AC6"/>
    <w:rsid w:val="0067778F"/>
    <w:rsid w:val="006954C5"/>
    <w:rsid w:val="006D6613"/>
    <w:rsid w:val="00731F30"/>
    <w:rsid w:val="0075575C"/>
    <w:rsid w:val="007B3E8B"/>
    <w:rsid w:val="007B7CC4"/>
    <w:rsid w:val="008107A5"/>
    <w:rsid w:val="008A1E42"/>
    <w:rsid w:val="009D29DC"/>
    <w:rsid w:val="009F53B4"/>
    <w:rsid w:val="00A06523"/>
    <w:rsid w:val="00A26BA2"/>
    <w:rsid w:val="00A6265F"/>
    <w:rsid w:val="00AA1C27"/>
    <w:rsid w:val="00B45521"/>
    <w:rsid w:val="00B5654A"/>
    <w:rsid w:val="00BE74CD"/>
    <w:rsid w:val="00C16E25"/>
    <w:rsid w:val="00CA00AA"/>
    <w:rsid w:val="00CA038E"/>
    <w:rsid w:val="00CD3CC6"/>
    <w:rsid w:val="00D568A7"/>
    <w:rsid w:val="00D63799"/>
    <w:rsid w:val="00D837A0"/>
    <w:rsid w:val="00DC6223"/>
    <w:rsid w:val="00DE54FA"/>
    <w:rsid w:val="00DE7385"/>
    <w:rsid w:val="00DF42D2"/>
    <w:rsid w:val="00E119BE"/>
    <w:rsid w:val="00E144F9"/>
    <w:rsid w:val="00E45582"/>
    <w:rsid w:val="00EC4AD6"/>
    <w:rsid w:val="00EC6BA3"/>
    <w:rsid w:val="00FF0E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D8A13"/>
  <w15:chartTrackingRefBased/>
  <w15:docId w15:val="{8FD89E6B-4EB2-498F-9C53-A6ECAF3F5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4AD6"/>
  </w:style>
  <w:style w:type="paragraph" w:styleId="Heading3">
    <w:name w:val="heading 3"/>
    <w:basedOn w:val="Normal"/>
    <w:link w:val="Heading3Char"/>
    <w:uiPriority w:val="9"/>
    <w:qFormat/>
    <w:rsid w:val="00B4552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45521"/>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B45521"/>
    <w:rPr>
      <w:color w:val="0000FF"/>
      <w:u w:val="single"/>
    </w:rPr>
  </w:style>
  <w:style w:type="paragraph" w:customStyle="1" w:styleId="EndNoteBibliographyTitle">
    <w:name w:val="EndNote Bibliography Title"/>
    <w:basedOn w:val="Normal"/>
    <w:link w:val="EndNoteBibliographyTitleChar"/>
    <w:rsid w:val="00D837A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837A0"/>
    <w:rPr>
      <w:rFonts w:ascii="Calibri" w:hAnsi="Calibri" w:cs="Calibri"/>
      <w:noProof/>
    </w:rPr>
  </w:style>
  <w:style w:type="paragraph" w:customStyle="1" w:styleId="EndNoteBibliography">
    <w:name w:val="EndNote Bibliography"/>
    <w:basedOn w:val="Normal"/>
    <w:link w:val="EndNoteBibliographyChar"/>
    <w:rsid w:val="00D837A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837A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8570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oleObject" Target="embeddings/oleObject2.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wmf"/><Relationship Id="rId5" Type="http://schemas.openxmlformats.org/officeDocument/2006/relationships/oleObject" Target="embeddings/oleObject1.bin"/><Relationship Id="rId4" Type="http://schemas.openxmlformats.org/officeDocument/2006/relationships/image" Target="media/image1.wm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03</TotalTime>
  <Pages>5</Pages>
  <Words>3809</Words>
  <Characters>2171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7</cp:revision>
  <dcterms:created xsi:type="dcterms:W3CDTF">2022-03-22T20:19:00Z</dcterms:created>
  <dcterms:modified xsi:type="dcterms:W3CDTF">2022-03-27T01:01:00Z</dcterms:modified>
</cp:coreProperties>
</file>